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103FCD"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103FCD"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103FCD"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103FCD"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103FCD"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103FCD"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103FCD"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103FCD"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103FCD"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103FCD"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103FCD"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103FCD"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103FCD"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103FCD"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103FCD"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103FCD"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103FCD"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103FCD"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103FCD"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103FCD"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years.=[0,10))</w:t>
            </w:r>
            <w:r w:rsidRPr="0008535F">
              <w:rPr>
                <w:rFonts w:ascii="Times New Roman" w:hAnsi="Times New Roman" w:cs="B Nazanin"/>
                <w:sz w:val="24"/>
                <w:szCs w:val="28"/>
                <w:lang w:bidi="fa-IR"/>
              </w:rPr>
              <w:t xml:space="preserve">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1,temp=[-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103FCD"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103FCD"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103FCD"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103FCD"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103FCD"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103FCD"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103FCD"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103FCD"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103FCD"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103FCD"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103FCD"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103FCD"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103FCD"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103FCD"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103FCD"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103FCD"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103FCD"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103FCD"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103FCD"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103FCD"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103FCD"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103FCD"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103FCD"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103FCD"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58371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103FCD"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103FCD"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103FCD"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103FCD"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F9281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103FCD"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2E7C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103FCD"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103FCD"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103FCD"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rsidR="00843839" w:rsidRDefault="00843839" w:rsidP="00D520B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D520BB" w:rsidRPr="003A19F2" w:rsidRDefault="00103FCD"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843839" w:rsidRDefault="00575595" w:rsidP="00575595">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575595" w:rsidRPr="003A19F2" w:rsidRDefault="00103FCD"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A925E1" w:rsidRPr="007248F6" w:rsidRDefault="00103FCD"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rsidR="00C335C0" w:rsidRPr="003A19F2" w:rsidRDefault="00103FCD"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rsidR="00C335C0" w:rsidRPr="00C335C0" w:rsidRDefault="00103FCD"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rsidR="007E0DFF" w:rsidRPr="007E0DFF" w:rsidRDefault="00103FCD"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rsidR="00843839" w:rsidRPr="003A19F2" w:rsidRDefault="00835193" w:rsidP="0083519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E00B23" w:rsidRPr="00447161" w:rsidRDefault="00103FCD"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rsidR="00032394" w:rsidRPr="003A19F2" w:rsidRDefault="00103FCD"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252A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rsidR="00B67FF3" w:rsidRPr="003A19F2" w:rsidRDefault="00B67FF3" w:rsidP="00686C2F">
      <w:pPr>
        <w:pStyle w:val="Heading3"/>
        <w:bidi/>
        <w:jc w:val="both"/>
        <w:rPr>
          <w:rFonts w:ascii="Times New Roman" w:hAnsi="Times New Roman" w:cs="B Nazanin"/>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rsidR="00B67FF3" w:rsidRPr="003A19F2" w:rsidRDefault="00D60FFD" w:rsidP="0039046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Fisher, Rudin [38]</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rsidR="00B67FF3" w:rsidRPr="00CD033C" w:rsidRDefault="00B67FF3" w:rsidP="00686C2F">
      <w:pPr>
        <w:bidi/>
        <w:spacing w:after="0"/>
        <w:jc w:val="both"/>
        <w:rPr>
          <w:rFonts w:ascii="Times New Roman" w:hAnsi="Times New Roman" w:cs="B Nazanin"/>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rsidR="00B67FF3" w:rsidRPr="003A19F2" w:rsidRDefault="00B67FF3" w:rsidP="00787F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gt;&lt;Author&gt;Altmann&lt;/Author&gt;&lt;Year&gt;2010&lt;/Year&gt;&lt;RecNum&gt;91&lt;/RecNum&gt;&lt;DisplayText&gt;[39]&lt;/DisplayText&gt;&lt;record&gt;&lt;rec-number&gt;91&lt;/rec-number&gt;&lt;foreign-keys&gt;&lt;key app="EN" db-id="pxvwtpreqvwd2meestppd9vqaet5vttawvvf" timestamp="1703447882"&gt;91&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C76533">
        <w:rPr>
          <w:rFonts w:ascii="Times New Roman" w:hAnsi="Times New Roman" w:cs="B Nazanin"/>
          <w:noProof/>
          <w:sz w:val="24"/>
          <w:szCs w:val="28"/>
          <w:rtl/>
          <w:lang w:bidi="fa-IR"/>
        </w:rPr>
        <w:t>[39]</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 AuthorYear="1"&gt;&lt;Author&gt;Wei&lt;/Author&gt;&lt;Year&gt;2015&lt;/Year&gt;&lt;RecNum&gt;62&lt;/RecNum&gt;&lt;DisplayText&gt;Wei, Lu [40]&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C76533">
        <w:rPr>
          <w:rFonts w:ascii="Times New Roman" w:hAnsi="Times New Roman" w:cs="B Nazanin"/>
          <w:noProof/>
          <w:sz w:val="24"/>
          <w:szCs w:val="28"/>
          <w:lang w:bidi="fa-IR"/>
        </w:rPr>
        <w:t>Wei, Lu [40]</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B67FF3" w:rsidRPr="003A19F2">
        <w:rPr>
          <w:rFonts w:ascii="Times New Roman" w:hAnsi="Times New Roman" w:cs="B Nazanin"/>
          <w:sz w:val="24"/>
          <w:szCs w:val="28"/>
          <w:lang w:bidi="fa-IR"/>
        </w:rPr>
        <w:t>iml</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vip</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r w:rsidR="00B67FF3" w:rsidRPr="003A19F2">
        <w:rPr>
          <w:rFonts w:ascii="Times New Roman" w:hAnsi="Times New Roman" w:cs="B Nazanin"/>
          <w:sz w:val="24"/>
          <w:szCs w:val="28"/>
          <w:lang w:bidi="fa-IR"/>
        </w:rPr>
        <w:t>rfpimp</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3329" w:rsidRPr="003C3329" w:rsidRDefault="00103FCD"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i-</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rsidR="00115D73" w:rsidRPr="003A19F2" w:rsidRDefault="00115D73" w:rsidP="006A03EC">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 ن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006A03EC">
        <w:rPr>
          <w:rFonts w:ascii="Times New Roman" w:hAnsi="Times New Roman" w:cs="B Nazanin" w:hint="cs"/>
          <w:sz w:val="24"/>
          <w:szCs w:val="28"/>
          <w:rtl/>
          <w:lang w:bidi="fa-IR"/>
        </w:rPr>
        <w:t xml:space="preserve"> </w:t>
      </w:r>
      <w:r w:rsidR="006A03EC">
        <w:rPr>
          <w:rFonts w:ascii="Times New Roman" w:hAnsi="Times New Roman" w:cs="B Nazanin"/>
          <w:sz w:val="24"/>
          <w:szCs w:val="28"/>
          <w:lang w:bidi="fa-IR"/>
        </w:rPr>
        <w:t>x2</w:t>
      </w:r>
      <w:r w:rsidR="006A03EC">
        <w:rPr>
          <w:rFonts w:ascii="Times New Roman" w:hAnsi="Times New Roman" w:cs="B Nazanin" w:hint="cs"/>
          <w:sz w:val="24"/>
          <w:szCs w:val="28"/>
          <w:rtl/>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means</w:t>
      </w:r>
      <w:r w:rsidR="006A03EC">
        <w:rPr>
          <w:rFonts w:ascii="Times New Roman" w:hAnsi="Times New Roman" w:cs="B Nazanin" w:hint="cs"/>
          <w:sz w:val="24"/>
          <w:szCs w:val="28"/>
          <w:rtl/>
          <w:lang w:bidi="fa-IR"/>
        </w:rPr>
        <w:t xml:space="preserve"> می باشد.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ارائه شده ت</w:t>
      </w:r>
      <w:r w:rsidRPr="003A19F2">
        <w:rPr>
          <w:rFonts w:ascii="Times New Roman" w:hAnsi="Times New Roman" w:cs="B Nazanin" w:hint="cs"/>
          <w:sz w:val="24"/>
          <w:szCs w:val="28"/>
          <w:rtl/>
          <w:lang w:bidi="fa-IR"/>
        </w:rPr>
        <w:t>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1" w:name="_Toc147661036"/>
      <w:r w:rsidRPr="003A19F2">
        <w:rPr>
          <w:rFonts w:ascii="Times New Roman" w:hAnsi="Times New Roman" w:cs="B Nazanin"/>
          <w:szCs w:val="28"/>
          <w:rtl/>
          <w:lang w:bidi="fa-IR"/>
        </w:rPr>
        <w:t>8.7.1</w:t>
      </w:r>
      <w:bookmarkEnd w:id="121"/>
      <w:r w:rsidR="007C748B">
        <w:rPr>
          <w:rFonts w:ascii="Times New Roman" w:hAnsi="Times New Roman" w:cs="B Nazanin" w:hint="cs"/>
          <w:szCs w:val="28"/>
          <w:rtl/>
          <w:lang w:bidi="fa-IR"/>
        </w:rPr>
        <w:t xml:space="preserve"> تئوری</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7C748B">
        <w:rPr>
          <w:rFonts w:ascii="Times New Roman" w:hAnsi="Times New Roman" w:cs="B Nazanin" w:hint="cs"/>
          <w:sz w:val="24"/>
          <w:szCs w:val="28"/>
          <w:rtl/>
          <w:lang w:bidi="fa-IR"/>
        </w:rPr>
        <w:t xml:space="preserve"> </w:t>
      </w:r>
      <w:r w:rsidR="007C748B" w:rsidRPr="007C748B">
        <w:rPr>
          <w:rFonts w:ascii="Times New Roman" w:hAnsi="Times New Roman" w:cs="B Nazanin"/>
          <w:sz w:val="24"/>
          <w:szCs w:val="28"/>
          <w:lang w:bidi="fa-IR"/>
        </w:rPr>
        <w:t>MMD-critic</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7C748B">
        <w:rPr>
          <w:rFonts w:ascii="Times New Roman" w:hAnsi="Times New Roman" w:cs="B Nazanin" w:hint="cs"/>
          <w:sz w:val="24"/>
          <w:szCs w:val="28"/>
          <w:rtl/>
          <w:lang w:bidi="fa-IR"/>
        </w:rPr>
        <w:t>اینگونه 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7C748B">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C748B">
        <w:rPr>
          <w:rFonts w:ascii="Times New Roman" w:hAnsi="Times New Roman" w:cs="B Nazanin" w:hint="cs"/>
          <w:sz w:val="24"/>
          <w:szCs w:val="28"/>
          <w:rtl/>
          <w:lang w:bidi="fa-IR"/>
        </w:rPr>
        <w:t xml:space="preserve"> 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جستجوی</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Default="00115D73" w:rsidP="00F722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کوچکترین کران بالا (</w:t>
      </w:r>
      <w:r w:rsidR="00F72228" w:rsidRPr="00F72228">
        <w:rPr>
          <w:rFonts w:ascii="Times New Roman" w:hAnsi="Times New Roman" w:cs="B Nazanin"/>
          <w:sz w:val="24"/>
          <w:szCs w:val="28"/>
          <w:lang w:bidi="fa-IR"/>
        </w:rPr>
        <w:t>supremum</w:t>
      </w:r>
      <w:r w:rsidR="00F722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w:t>
      </w:r>
      <w:r w:rsidRPr="007C748B">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72228" w:rsidRPr="00F72228" w:rsidRDefault="00103FCD"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rsidR="00115D73" w:rsidRPr="003A19F2" w:rsidRDefault="00F72228" w:rsidP="00F7222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K</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ب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باه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داز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یر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دام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ش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اهی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lang w:bidi="fa-IR"/>
        </w:rPr>
        <w:t xml:space="preserve"> n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ص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ع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عن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تو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یژ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ش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 xml:space="preserve"> </w:t>
      </w:r>
      <w:r w:rsidR="00115D73" w:rsidRPr="003A19F2">
        <w:rPr>
          <w:rFonts w:ascii="Times New Roman" w:hAnsi="Times New Roman" w:cs="B Nazanin"/>
          <w:sz w:val="24"/>
          <w:szCs w:val="28"/>
          <w:lang w:bidi="fa-IR"/>
        </w:rPr>
        <w:t>MMD-critic</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چه</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ه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طابق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ل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س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سای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حاسب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ر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خ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ار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w:t>
      </w:r>
      <w:r w:rsidR="00115D73" w:rsidRPr="003A19F2">
        <w:rPr>
          <w:rFonts w:ascii="Times New Roman" w:hAnsi="Times New Roman" w:cs="B Nazanin" w:hint="cs"/>
          <w:sz w:val="24"/>
          <w:szCs w:val="28"/>
          <w:rtl/>
          <w:lang w:bidi="fa-IR"/>
        </w:rPr>
        <w:t>،</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مل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w:t>
      </w:r>
      <w:r w:rsidRPr="00F72228">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007F2EB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rsidR="00115D73" w:rsidRPr="003A19F2" w:rsidRDefault="007F2EBA"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قلید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ارا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قیاس</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ن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یاب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قر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گی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های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ب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2E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7F2EBA">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7F2EB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یک</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خ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شروع</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د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تعدا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مت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عد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نتخابی</w:t>
      </w:r>
      <w:r w:rsidRPr="007F2EBA">
        <w:rPr>
          <w:rFonts w:ascii="Times New Roman" w:hAnsi="Times New Roman" w:cs="B Nazanin"/>
          <w:sz w:val="24"/>
          <w:szCs w:val="28"/>
          <w:lang w:bidi="fa-IR"/>
        </w:rPr>
        <w:t xml:space="preserve"> m </w:t>
      </w:r>
      <w:r w:rsidRPr="007F2EBA">
        <w:rPr>
          <w:rFonts w:ascii="Times New Roman" w:hAnsi="Times New Roman" w:cs="B Nazanin" w:hint="cs"/>
          <w:sz w:val="24"/>
          <w:szCs w:val="28"/>
          <w:rtl/>
          <w:lang w:bidi="fa-IR"/>
        </w:rPr>
        <w:t>است</w:t>
      </w:r>
      <w:r w:rsidRPr="007F2EBA">
        <w:rPr>
          <w:rFonts w:ascii="Times New Roman" w:hAnsi="Times New Roman" w:cs="B Nazanin"/>
          <w:sz w:val="24"/>
          <w:szCs w:val="28"/>
          <w:lang w:bidi="fa-IR"/>
        </w:rPr>
        <w:t>:</w:t>
      </w:r>
    </w:p>
    <w:p w:rsidR="00115D73" w:rsidRPr="007F2EBA"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lastRenderedPageBreak/>
        <w:t>بر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ه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مجموع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رس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فزودن</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چقدر</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کاهش</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یابد</w:t>
      </w:r>
      <w:r w:rsidR="007F57AC"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داقل</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رسان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ضاف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گردانید</w:t>
      </w:r>
      <w:r w:rsidRPr="007F2EBA">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191994">
        <w:rPr>
          <w:rFonts w:ascii="Times New Roman" w:hAnsi="Times New Roman" w:cs="B Nazanin" w:hint="cs"/>
          <w:sz w:val="24"/>
          <w:szCs w:val="28"/>
          <w:rtl/>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w:t>
      </w:r>
      <w:r w:rsidRPr="00191994">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00191994">
        <w:rPr>
          <w:rFonts w:ascii="Times New Roman" w:hAnsi="Times New Roman" w:cs="B Nazanin" w:hint="cs"/>
          <w:sz w:val="24"/>
          <w:szCs w:val="28"/>
          <w:rtl/>
          <w:lang w:bidi="fa-IR"/>
        </w:rPr>
        <w:t xml:space="preserve"> (</w:t>
      </w:r>
      <w:r w:rsidR="00191994" w:rsidRPr="00191994">
        <w:rPr>
          <w:rFonts w:ascii="Times New Roman" w:hAnsi="Times New Roman" w:cs="B Nazanin"/>
          <w:sz w:val="24"/>
          <w:szCs w:val="28"/>
          <w:lang w:bidi="fa-IR"/>
        </w:rPr>
        <w:t>explicitly</w:t>
      </w:r>
      <w:r w:rsidR="00191994">
        <w:rPr>
          <w:rFonts w:ascii="Times New Roman" w:hAnsi="Times New Roman" w:cs="B Nazanin" w:hint="cs"/>
          <w:sz w:val="24"/>
          <w:szCs w:val="28"/>
          <w:rtl/>
          <w:lang w:bidi="fa-IR"/>
        </w:rPr>
        <w:t xml:space="preserve"> غیر 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قاطی هستن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191994">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001919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191994">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AD08CB" w:rsidRDefault="00115D73" w:rsidP="00AD08CB">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00AD08CB">
        <w:rPr>
          <w:rFonts w:ascii="Times New Roman" w:hAnsi="Times New Roman" w:cs="B Nazanin" w:hint="cs"/>
          <w:sz w:val="24"/>
          <w:szCs w:val="28"/>
          <w:rtl/>
          <w:lang w:bidi="fa-IR"/>
        </w:rPr>
        <w:t xml:space="preserve"> </w:t>
      </w:r>
      <w:r w:rsidR="00AD08CB" w:rsidRPr="00AD08CB">
        <w:rPr>
          <w:rFonts w:ascii="Times New Roman" w:hAnsi="Times New Roman" w:cs="B Nazanin"/>
          <w:sz w:val="24"/>
          <w:szCs w:val="28"/>
          <w:lang w:bidi="fa-IR"/>
        </w:rPr>
        <w:t>MMD-critic</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AD08CB">
        <w:rPr>
          <w:rFonts w:ascii="Times New Roman" w:hAnsi="Times New Roman" w:cs="B Nazanin" w:hint="cs"/>
          <w:b/>
          <w:bCs/>
          <w:sz w:val="24"/>
          <w:szCs w:val="28"/>
          <w:rtl/>
          <w:lang w:bidi="fa-IR"/>
        </w:rPr>
        <w:t>یک</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سوا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باقی</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ماند</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چگونه</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توان</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ز</w:t>
      </w:r>
      <w:r w:rsidRPr="00AD08CB">
        <w:rPr>
          <w:rFonts w:ascii="Times New Roman" w:hAnsi="Times New Roman" w:cs="B Nazanin"/>
          <w:b/>
          <w:bCs/>
          <w:sz w:val="24"/>
          <w:szCs w:val="28"/>
          <w:lang w:bidi="fa-IR"/>
        </w:rPr>
        <w:t xml:space="preserve"> MMD-critic </w:t>
      </w:r>
      <w:r w:rsidRPr="00AD08CB">
        <w:rPr>
          <w:rFonts w:ascii="Times New Roman" w:hAnsi="Times New Roman" w:cs="B Nazanin" w:hint="cs"/>
          <w:b/>
          <w:bCs/>
          <w:sz w:val="24"/>
          <w:szCs w:val="28"/>
          <w:rtl/>
          <w:lang w:bidi="fa-IR"/>
        </w:rPr>
        <w:t>برا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یادگیر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ماشین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قاب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تفسیر</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ستفاده</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کرد؟</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AD08CB">
        <w:rPr>
          <w:rFonts w:ascii="Times New Roman" w:hAnsi="Times New Roman" w:cs="B Nazanin" w:hint="cs"/>
          <w:sz w:val="24"/>
          <w:szCs w:val="28"/>
          <w:rtl/>
          <w:lang w:bidi="fa-IR"/>
        </w:rPr>
        <w:t xml:space="preserve"> (داده 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AD08C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D08CB" w:rsidRPr="003A19F2" w:rsidRDefault="00103FCD"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00AD08CB">
        <w:rPr>
          <w:rFonts w:ascii="Times New Roman" w:hAnsi="Times New Roman" w:cs="B Nazanin" w:hint="cs"/>
          <w:sz w:val="24"/>
          <w:szCs w:val="28"/>
          <w:rtl/>
          <w:lang w:bidi="fa-IR"/>
        </w:rPr>
        <w:t>(</w:t>
      </w:r>
      <w:r w:rsidR="00AD08CB" w:rsidRPr="00AD08CB">
        <w:rPr>
          <w:rFonts w:ascii="Times New Roman" w:hAnsi="Times New Roman" w:cs="B Nazanin"/>
          <w:sz w:val="24"/>
          <w:szCs w:val="28"/>
          <w:lang w:bidi="fa-IR"/>
        </w:rPr>
        <w:t>cross validation loop</w:t>
      </w:r>
      <w:r w:rsidR="00AD08C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7C00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C0032" w:rsidRPr="007C0032">
        <w:rPr>
          <w:rFonts w:ascii="Times New Roman" w:hAnsi="Times New Roman" w:cs="B Nazanin"/>
          <w:sz w:val="24"/>
          <w:szCs w:val="28"/>
          <w:lang w:bidi="fa-IR"/>
        </w:rPr>
        <w:t>MMD-critic</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007C0032">
        <w:rPr>
          <w:rFonts w:ascii="Times New Roman" w:hAnsi="Times New Roman" w:cs="B Nazanin" w:hint="cs"/>
          <w:szCs w:val="28"/>
          <w:rtl/>
          <w:lang w:bidi="fa-IR"/>
        </w:rPr>
        <w:t xml:space="preserve"> </w:t>
      </w:r>
      <w:r w:rsidRPr="003A19F2">
        <w:rPr>
          <w:rFonts w:ascii="Times New Roman" w:hAnsi="Times New Roman" w:cs="B Nazanin" w:hint="cs"/>
          <w:szCs w:val="28"/>
          <w:rtl/>
          <w:lang w:bidi="fa-IR"/>
        </w:rPr>
        <w:t>مثالها</w:t>
      </w:r>
      <w:bookmarkEnd w:id="122"/>
    </w:p>
    <w:p w:rsidR="00115D73" w:rsidRPr="003A19F2" w:rsidRDefault="00115D73" w:rsidP="009D08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9D084E">
        <w:rPr>
          <w:rFonts w:ascii="Times New Roman" w:hAnsi="Times New Roman" w:cs="B Nazanin" w:hint="cs"/>
          <w:sz w:val="24"/>
          <w:szCs w:val="28"/>
          <w:rtl/>
          <w:lang w:bidi="fa-IR"/>
        </w:rPr>
        <w:t>ارقام</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rsidR="00115D73" w:rsidRPr="008C0943"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8C0943">
        <w:rPr>
          <w:rFonts w:ascii="Times New Roman" w:hAnsi="Times New Roman" w:cs="B Nazanin" w:hint="cs"/>
          <w:b/>
          <w:bCs/>
          <w:sz w:val="24"/>
          <w:szCs w:val="28"/>
          <w:rtl/>
          <w:lang w:bidi="fa-IR"/>
        </w:rPr>
        <w:t>شرک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نندگ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زمان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تری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عملکر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شتن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مجموعه</w:t>
      </w:r>
      <w:r w:rsidR="004A06B0" w:rsidRPr="008C0943">
        <w:rPr>
          <w:rFonts w:ascii="Times New Roman" w:hAnsi="Times New Roman" w:cs="B Nazanin"/>
          <w:b/>
          <w:bCs/>
          <w:sz w:val="24"/>
          <w:szCs w:val="28"/>
          <w:rtl/>
          <w:lang w:bidi="fa-IR"/>
        </w:rPr>
        <w:t>‌ه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جا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وی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دف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یک</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لاس،</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004A06B0" w:rsidRPr="008C0943">
        <w:rPr>
          <w:rFonts w:ascii="Times New Roman" w:hAnsi="Times New Roman" w:cs="B Nazanin"/>
          <w:b/>
          <w:bCs/>
          <w:sz w:val="24"/>
          <w:szCs w:val="28"/>
          <w:rtl/>
          <w:lang w:bidi="fa-IR"/>
        </w:rPr>
        <w:t>‌ها</w:t>
      </w:r>
      <w:r w:rsidRPr="008C0943">
        <w:rPr>
          <w:rFonts w:ascii="Times New Roman" w:hAnsi="Times New Roman" w:cs="B Nazanin" w:hint="cs"/>
          <w:b/>
          <w:bCs/>
          <w:sz w:val="24"/>
          <w:szCs w:val="28"/>
          <w:rtl/>
          <w:lang w:bidi="fa-IR"/>
        </w:rPr>
        <w:t>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ا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ش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دند</w:t>
      </w:r>
      <w:r w:rsidRPr="008C0943">
        <w:rPr>
          <w:rFonts w:ascii="Times New Roman" w:hAnsi="Times New Roman" w:cs="B Nazanin"/>
          <w:b/>
          <w:bCs/>
          <w:sz w:val="24"/>
          <w:szCs w:val="28"/>
          <w:lang w:bidi="fa-IR"/>
        </w:rPr>
        <w:t>.</w:t>
      </w:r>
    </w:p>
    <w:p w:rsidR="00115D73" w:rsidRPr="008C0943" w:rsidRDefault="00115D73" w:rsidP="00686C2F">
      <w:pPr>
        <w:bidi/>
        <w:spacing w:after="0"/>
        <w:jc w:val="both"/>
        <w:rPr>
          <w:rFonts w:ascii="Times New Roman" w:hAnsi="Times New Roman" w:cs="B Nazanin"/>
          <w:b/>
          <w:bCs/>
          <w:sz w:val="24"/>
          <w:szCs w:val="28"/>
          <w:rtl/>
          <w:lang w:bidi="fa-IR"/>
        </w:rPr>
      </w:pPr>
      <w:r w:rsidRPr="008C0943">
        <w:rPr>
          <w:rFonts w:ascii="Times New Roman" w:hAnsi="Times New Roman" w:cs="B Nazanin" w:hint="cs"/>
          <w:b/>
          <w:bCs/>
          <w:sz w:val="24"/>
          <w:szCs w:val="28"/>
          <w:rtl/>
          <w:lang w:bidi="fa-IR"/>
        </w:rPr>
        <w:lastRenderedPageBreak/>
        <w:t>شم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خاب</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عد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آز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هستید</w:t>
      </w:r>
      <w:r w:rsidR="007F57AC" w:rsidRPr="008C0943">
        <w:rPr>
          <w:rFonts w:ascii="Times New Roman" w:hAnsi="Times New Roman" w:cs="B Nazanin"/>
          <w:b/>
          <w:bCs/>
          <w:sz w:val="24"/>
          <w:szCs w:val="28"/>
          <w:lang w:bidi="fa-IR"/>
        </w:rPr>
        <w:t>.</w:t>
      </w:r>
    </w:p>
    <w:p w:rsidR="00115D73" w:rsidRPr="00AB15DB" w:rsidRDefault="00115D73" w:rsidP="008C0943">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MMD-critic</w:t>
      </w:r>
      <w:r w:rsidR="008C094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AB15DB">
        <w:rPr>
          <w:rFonts w:ascii="Times New Roman" w:hAnsi="Times New Roman" w:cs="B Nazanin" w:hint="cs"/>
          <w:b/>
          <w:bCs/>
          <w:sz w:val="24"/>
          <w:szCs w:val="28"/>
          <w:rtl/>
          <w:lang w:bidi="fa-IR"/>
        </w:rPr>
        <w:t>ای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با</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د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و</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د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یادگیر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اشین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کار</w:t>
      </w:r>
      <w:r w:rsidRPr="00AB15DB">
        <w:rPr>
          <w:rFonts w:ascii="Times New Roman" w:hAnsi="Times New Roman" w:cs="B Nazanin"/>
          <w:b/>
          <w:bCs/>
          <w:sz w:val="24"/>
          <w:szCs w:val="28"/>
          <w:rtl/>
          <w:lang w:bidi="fa-IR"/>
        </w:rPr>
        <w:t xml:space="preserve"> </w:t>
      </w:r>
      <w:r w:rsidR="00F5181D" w:rsidRPr="00AB15DB">
        <w:rPr>
          <w:rFonts w:ascii="Times New Roman" w:hAnsi="Times New Roman" w:cs="B Nazanin" w:hint="cs"/>
          <w:b/>
          <w:bCs/>
          <w:sz w:val="24"/>
          <w:szCs w:val="28"/>
          <w:rtl/>
          <w:lang w:bidi="fa-IR"/>
        </w:rPr>
        <w:t>می‌</w:t>
      </w:r>
      <w:r w:rsidRPr="00AB15DB">
        <w:rPr>
          <w:rFonts w:ascii="Times New Roman" w:hAnsi="Times New Roman" w:cs="B Nazanin" w:hint="cs"/>
          <w:b/>
          <w:bCs/>
          <w:sz w:val="24"/>
          <w:szCs w:val="28"/>
          <w:rtl/>
          <w:lang w:bidi="fa-IR"/>
        </w:rPr>
        <w:t>کند</w:t>
      </w:r>
      <w:r w:rsidR="007F57AC" w:rsidRPr="00AB15DB">
        <w:rPr>
          <w:rFonts w:ascii="Times New Roman" w:hAnsi="Times New Roman" w:cs="B Nazanin"/>
          <w:b/>
          <w:bCs/>
          <w:sz w:val="24"/>
          <w:szCs w:val="28"/>
          <w:lang w:bidi="fa-IR"/>
        </w:rPr>
        <w:t>.</w:t>
      </w:r>
    </w:p>
    <w:p w:rsidR="00115D73" w:rsidRPr="00AB15DB" w:rsidRDefault="00115D73" w:rsidP="00686C2F">
      <w:pPr>
        <w:bidi/>
        <w:spacing w:after="0"/>
        <w:jc w:val="both"/>
        <w:rPr>
          <w:rFonts w:ascii="Times New Roman" w:hAnsi="Times New Roman" w:cs="B Nazanin"/>
          <w:b/>
          <w:bCs/>
          <w:sz w:val="24"/>
          <w:szCs w:val="28"/>
          <w:rtl/>
          <w:lang w:bidi="fa-IR"/>
        </w:rPr>
      </w:pPr>
      <w:r w:rsidRPr="00AB15DB">
        <w:rPr>
          <w:rFonts w:ascii="Times New Roman" w:hAnsi="Times New Roman" w:cs="B Nazanin" w:hint="cs"/>
          <w:b/>
          <w:bCs/>
          <w:sz w:val="24"/>
          <w:szCs w:val="28"/>
          <w:rtl/>
          <w:lang w:bidi="fa-IR"/>
        </w:rPr>
        <w:t>پی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ساز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لگوریتم</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آسا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AB15DB">
        <w:rPr>
          <w:rFonts w:ascii="Times New Roman" w:hAnsi="Times New Roman" w:cs="B Nazanin" w:hint="cs"/>
          <w:b/>
          <w:bCs/>
          <w:sz w:val="24"/>
          <w:szCs w:val="28"/>
          <w:rtl/>
          <w:lang w:bidi="fa-IR"/>
        </w:rPr>
        <w:t>یافت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قادات</w:t>
      </w:r>
      <w:r w:rsidR="00AB15DB" w:rsidRPr="00AB15DB">
        <w:rPr>
          <w:rFonts w:ascii="Times New Roman" w:hAnsi="Times New Roman" w:cs="B Nazanin" w:hint="cs"/>
          <w:b/>
          <w:bCs/>
          <w:sz w:val="24"/>
          <w:szCs w:val="28"/>
          <w:rtl/>
          <w:lang w:bidi="fa-IR"/>
        </w:rPr>
        <w:t>،</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ستق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ز</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فرآیند</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خاب</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مونه</w:t>
      </w:r>
      <w:r w:rsidR="004A06B0" w:rsidRPr="00AB15DB">
        <w:rPr>
          <w:rFonts w:ascii="Times New Roman" w:hAnsi="Times New Roman" w:cs="B Nazanin"/>
          <w:b/>
          <w:bCs/>
          <w:sz w:val="24"/>
          <w:szCs w:val="28"/>
          <w:rtl/>
          <w:lang w:bidi="fa-IR"/>
        </w:rPr>
        <w:t>‌ها</w:t>
      </w:r>
      <w:r w:rsidRPr="00AB15DB">
        <w:rPr>
          <w:rFonts w:ascii="Times New Roman" w:hAnsi="Times New Roman" w:cs="B Nazanin" w:hint="cs"/>
          <w:b/>
          <w:bCs/>
          <w:sz w:val="24"/>
          <w:szCs w:val="28"/>
          <w:rtl/>
          <w:lang w:bidi="fa-IR"/>
        </w:rPr>
        <w:t>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ولی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00AB15D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تمای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د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004A06B0" w:rsidRPr="00711EBB">
        <w:rPr>
          <w:rFonts w:ascii="Times New Roman" w:hAnsi="Times New Roman" w:cs="B Nazanin"/>
          <w:b/>
          <w:bCs/>
          <w:sz w:val="24"/>
          <w:szCs w:val="28"/>
          <w:rtl/>
          <w:lang w:bidi="fa-IR"/>
        </w:rPr>
        <w:t>‌ها</w:t>
      </w:r>
      <w:r w:rsidRPr="00711EBB">
        <w:rPr>
          <w:rFonts w:ascii="Times New Roman" w:hAnsi="Times New Roman" w:cs="B Nazanin" w:hint="cs"/>
          <w:b/>
          <w:bCs/>
          <w:sz w:val="24"/>
          <w:szCs w:val="28"/>
          <w:rtl/>
          <w:lang w:bidi="fa-IR"/>
        </w:rPr>
        <w:t>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00711EBB">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ش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ای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قادا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د</w:t>
      </w:r>
      <w:r w:rsidR="007F57AC" w:rsidRPr="00711EB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چگ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ارامت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ی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ذیر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711E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11EBB">
        <w:rPr>
          <w:rFonts w:ascii="Times New Roman" w:hAnsi="Times New Roman" w:cs="B Nazanin" w:hint="cs"/>
          <w:sz w:val="24"/>
          <w:szCs w:val="28"/>
          <w:rtl/>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هم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رودی</w:t>
      </w:r>
      <w:r w:rsidRPr="00711EBB">
        <w:rPr>
          <w:rFonts w:ascii="Times New Roman" w:hAnsi="Times New Roman" w:cs="B Nazanin"/>
          <w:b/>
          <w:bCs/>
          <w:sz w:val="24"/>
          <w:szCs w:val="28"/>
          <w:rtl/>
          <w:lang w:bidi="fa-IR"/>
        </w:rPr>
        <w:t xml:space="preserve"> </w:t>
      </w:r>
      <w:r w:rsidR="00F5181D" w:rsidRPr="00711EBB">
        <w:rPr>
          <w:rFonts w:ascii="Times New Roman" w:hAnsi="Times New Roman" w:cs="B Nazanin" w:hint="cs"/>
          <w:b/>
          <w:bCs/>
          <w:sz w:val="24"/>
          <w:szCs w:val="28"/>
          <w:rtl/>
          <w:lang w:bidi="fa-IR"/>
        </w:rPr>
        <w:t>می‌</w:t>
      </w:r>
      <w:r w:rsidRPr="00711EBB">
        <w:rPr>
          <w:rFonts w:ascii="Times New Roman" w:hAnsi="Times New Roman" w:cs="B Nazanin" w:hint="cs"/>
          <w:b/>
          <w:bCs/>
          <w:sz w:val="24"/>
          <w:szCs w:val="28"/>
          <w:rtl/>
          <w:lang w:bidi="fa-IR"/>
        </w:rPr>
        <w:t>گی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دو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و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ی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اقعی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خ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مک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ا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ین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تی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و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لاق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رتبط</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باشند</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711EBB"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ا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نو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ر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فز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ند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ستن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خوب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ا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ساز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A002A2" w:rsidRPr="00711EBB">
        <w:rPr>
          <w:rFonts w:ascii="Times New Roman" w:hAnsi="Times New Roman" w:cs="B Nazanin" w:hint="cs"/>
          <w:b/>
          <w:b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r w:rsidR="00F33E98" w:rsidRPr="00F33E98">
        <w:rPr>
          <w:rFonts w:ascii="Times New Roman" w:hAnsi="Times New Roman" w:cs="B Nazanin"/>
          <w:sz w:val="24"/>
          <w:szCs w:val="28"/>
          <w:lang w:bidi="fa-IR"/>
        </w:rPr>
        <w:t>Protodash</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urumoorthy&lt;/Author&gt;&lt;Year&gt;2019&lt;/Year&gt;&lt;RecNum&gt;92&lt;/RecNum&gt;&lt;DisplayText&gt;[41]&lt;/DisplayText&gt;&lt;record&gt;&lt;rec-number&gt;92&lt;/rec-number&gt;&lt;foreign-keys&gt;&lt;key app="EN" db-id="pxvwtpreqvwd2meestppd9vqaet5vttawvvf" timestamp="1703457335"</w:instrText>
      </w:r>
      <w:r w:rsidR="00F33E98">
        <w:rPr>
          <w:rFonts w:ascii="Times New Roman" w:hAnsi="Times New Roman" w:cs="B Nazanin"/>
          <w:sz w:val="24"/>
          <w:szCs w:val="28"/>
          <w:rtl/>
          <w:lang w:bidi="fa-IR"/>
        </w:rPr>
        <w:instrText>&gt;92&lt;/</w:instrText>
      </w:r>
      <w:r w:rsidR="00F33E98">
        <w:rPr>
          <w:rFonts w:ascii="Times New Roman" w:hAnsi="Times New Roman" w:cs="B Nazanin"/>
          <w:sz w:val="24"/>
          <w:szCs w:val="28"/>
          <w:lang w:bidi="fa-IR"/>
        </w:rPr>
        <w:instrTex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1]</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lt;/Author&gt;&lt;Year&gt;1987&lt;/Year&gt;&lt;RecNum&gt;64&lt;/RecNum&gt;&lt;DisplayText&gt;Kaufman and Rousseeuw [42]&lt;/DisplayText&gt;&lt;record&gt;&lt;rec-number&gt;64&lt;/rec-number&gt;&lt;foreign-keys&gt;&lt;key app="EN" db-id="pxvwtpreqvwd2meestppd9vqaet</w:instrText>
      </w:r>
      <w:r w:rsidR="00F33E98">
        <w:rPr>
          <w:rFonts w:ascii="Times New Roman" w:hAnsi="Times New Roman" w:cs="B Nazanin"/>
          <w:sz w:val="24"/>
          <w:szCs w:val="28"/>
          <w:rtl/>
          <w:lang w:bidi="fa-IR"/>
        </w:rPr>
        <w:instrText>5</w:instrText>
      </w:r>
      <w:r w:rsidR="00F33E98">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 and Rousseeuw [42]</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6"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711EBB">
        <w:rPr>
          <w:rFonts w:ascii="Times New Roman" w:hAnsi="Times New Roman" w:cs="B Nazanin" w:hint="cs"/>
          <w:sz w:val="24"/>
          <w:szCs w:val="28"/>
          <w:rtl/>
          <w:lang w:bidi="fa-IR"/>
        </w:rPr>
        <w:t xml:space="preserve"> </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6"/>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نحنی‌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ظا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شرط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لوک‌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سازن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مودار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بست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زئ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چگون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دل‌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lang w:bidi="fa-IR"/>
        </w:rPr>
        <w:t xml:space="preserve"> (LIM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چی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اب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فس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قوان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دو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لنگره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وان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صی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ثاب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عن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و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ف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توضیحا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لا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قع</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رس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ستیاب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طلو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یاز</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ار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lang w:bidi="fa-IR"/>
        </w:rPr>
        <w:t xml:space="preserve"> Shapley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و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سا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س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سبت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004A06B0" w:rsidRPr="00711EBB">
        <w:rPr>
          <w:rFonts w:ascii="Times New Roman" w:hAnsi="Times New Roman" w:cs="B Nazanin"/>
          <w:sz w:val="24"/>
          <w:szCs w:val="28"/>
          <w:rtl/>
          <w:lang w:bidi="fa-IR"/>
        </w:rPr>
        <w:t>‌ها</w:t>
      </w:r>
      <w:r w:rsidRPr="00711EBB">
        <w:rPr>
          <w:rFonts w:ascii="Times New Roman" w:hAnsi="Times New Roman" w:cs="B Nazanin" w:hint="cs"/>
          <w:sz w:val="24"/>
          <w:szCs w:val="28"/>
          <w:rtl/>
          <w:lang w:bidi="fa-IR"/>
        </w:rPr>
        <w:t>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ختصاص</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711EBB"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A9336C" w:rsidRPr="00711EBB">
        <w:rPr>
          <w:rFonts w:ascii="Times New Roman" w:hAnsi="Times New Roman" w:cs="B Nazanin" w:hint="cs"/>
          <w:sz w:val="24"/>
          <w:szCs w:val="28"/>
          <w:rtl/>
          <w:lang w:bidi="fa-IR"/>
        </w:rPr>
        <w:t>یک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ی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حاسبات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ا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است،</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م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همچنی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فسی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کل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ساس</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رکیب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یا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اده</w:t>
      </w:r>
      <w:r w:rsidR="004A06B0" w:rsidRPr="00711EBB">
        <w:rPr>
          <w:rFonts w:ascii="Times New Roman" w:hAnsi="Times New Roman" w:cs="B Nazanin"/>
          <w:sz w:val="24"/>
          <w:szCs w:val="28"/>
          <w:rtl/>
          <w:lang w:bidi="fa-IR"/>
        </w:rPr>
        <w:t>‌ه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پیشنهاد</w:t>
      </w:r>
      <w:r w:rsidR="00A9336C"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00A9336C" w:rsidRPr="00711EBB">
        <w:rPr>
          <w:rFonts w:ascii="Times New Roman" w:hAnsi="Times New Roman" w:cs="B Nazanin" w:hint="cs"/>
          <w:sz w:val="24"/>
          <w:szCs w:val="28"/>
          <w:rtl/>
          <w:lang w:bidi="fa-IR"/>
        </w:rPr>
        <w:t>کند</w:t>
      </w:r>
      <w:r w:rsidR="00A9336C" w:rsidRPr="00711EBB">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711EBB">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7" w:name="_Toc147661042"/>
      <w:r w:rsidR="00711EBB">
        <w:rPr>
          <w:rFonts w:ascii="Times New Roman" w:hAnsi="Times New Roman" w:cs="B Nazanin" w:hint="cs"/>
          <w:sz w:val="24"/>
          <w:szCs w:val="28"/>
          <w:rtl/>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711EBB">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ICE)</w:t>
      </w:r>
      <w:bookmarkEnd w:id="127"/>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کند و</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oldstein&lt;/Author&gt;&lt;Year&gt;2015&lt;/Year&gt;&lt;RecNum&gt;65&lt;/RecNum&gt;&lt;DisplayText&gt;[43]&lt;/DisplayText&gt;&lt;record&gt;&lt;rec-number&gt;65&lt;/rec-number&gt;&lt;foreign-keys&gt;&lt;key app="EN" db-id="pxvwtpreqvwd2meestppd9vqaet5vttawvvf" timestamp="1698609141"&gt;6</w:instrText>
      </w:r>
      <w:r w:rsidR="00F33E98">
        <w:rPr>
          <w:rFonts w:ascii="Times New Roman" w:hAnsi="Times New Roman" w:cs="B Nazanin"/>
          <w:sz w:val="24"/>
          <w:szCs w:val="28"/>
          <w:rtl/>
          <w:lang w:bidi="fa-IR"/>
        </w:rPr>
        <w:instrText>5&lt;/</w:instrText>
      </w:r>
      <w:r w:rsidR="00F33E98">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3]</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4B3654">
        <w:rPr>
          <w:rFonts w:ascii="Times New Roman" w:hAnsi="Times New Roman" w:cs="B Nazanin" w:hint="cs"/>
          <w:sz w:val="24"/>
          <w:szCs w:val="28"/>
          <w:rtl/>
          <w:lang w:bidi="fa-IR"/>
        </w:rPr>
        <w:t xml:space="preserve"> است. </w:t>
      </w:r>
      <w:r w:rsidR="004B3654" w:rsidRPr="004B3654">
        <w:rPr>
          <w:rFonts w:ascii="Times New Roman" w:hAnsi="Times New Roman" w:cs="B Nazanin"/>
          <w:sz w:val="24"/>
          <w:szCs w:val="28"/>
          <w:lang w:bidi="fa-IR"/>
        </w:rPr>
        <w:t>PDP</w:t>
      </w:r>
      <w:r w:rsidR="004B3654" w:rsidRP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63062"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ج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نتظار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یس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موداره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اهمگ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جا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د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وسط</w:t>
      </w:r>
      <w:r w:rsidR="00DD740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نه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م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ش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ه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یانگ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ی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گون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زما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خوب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ار</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ک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lang w:bidi="fa-IR"/>
        </w:rPr>
        <w:t xml:space="preserve"> PDP </w:t>
      </w:r>
      <w:r w:rsidR="00DD7402" w:rsidRPr="003A19F2">
        <w:rPr>
          <w:rFonts w:ascii="Times New Roman" w:hAnsi="Times New Roman" w:cs="B Nazanin" w:hint="cs"/>
          <w:sz w:val="24"/>
          <w:szCs w:val="28"/>
          <w:rtl/>
          <w:lang w:bidi="fa-IR"/>
        </w:rPr>
        <w:t>بر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آ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حاسب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شو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سای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ضعیف</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صور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بین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سی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شتر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رائ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دهد</w:t>
      </w:r>
      <w:r w:rsidR="00DD7402" w:rsidRPr="003A19F2">
        <w:rPr>
          <w:rFonts w:ascii="Times New Roman" w:hAnsi="Times New Roman" w:cs="B Nazanin"/>
          <w:sz w:val="24"/>
          <w:szCs w:val="28"/>
          <w:lang w:bidi="fa-IR"/>
        </w:rPr>
        <w:t>.</w:t>
      </w:r>
    </w:p>
    <w:p w:rsidR="00DD7402" w:rsidRDefault="00DD7402" w:rsidP="00F6306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F63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6306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F63062" w:rsidRPr="003A19F2" w:rsidRDefault="00F63062" w:rsidP="00F63062">
      <w:pPr>
        <w:bidi/>
        <w:spacing w:after="0"/>
        <w:jc w:val="both"/>
        <w:rPr>
          <w:rFonts w:ascii="Times New Roman" w:hAnsi="Times New Roman" w:cs="B Nazanin"/>
          <w:sz w:val="24"/>
          <w:szCs w:val="28"/>
          <w:rtl/>
          <w:lang w:bidi="fa-IR"/>
        </w:rPr>
      </w:pPr>
      <w:r>
        <w:rPr>
          <w:noProof/>
        </w:rPr>
        <w:drawing>
          <wp:inline distT="0" distB="0" distL="0" distR="0" wp14:anchorId="35995DF9" wp14:editId="3C63572A">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rsidR="00DD7402" w:rsidRPr="003A19F2" w:rsidRDefault="00F63062" w:rsidP="00F63062">
      <w:pPr>
        <w:pStyle w:val="Heading3"/>
        <w:bidi/>
        <w:jc w:val="both"/>
        <w:rPr>
          <w:rFonts w:ascii="Times New Roman" w:hAnsi="Times New Roman" w:cs="B Nazanin"/>
          <w:szCs w:val="28"/>
          <w:rtl/>
          <w:lang w:bidi="fa-IR"/>
        </w:rPr>
      </w:pPr>
      <w:bookmarkStart w:id="128" w:name="_Toc147661043"/>
      <w:r>
        <w:rPr>
          <w:rFonts w:ascii="Times New Roman" w:hAnsi="Times New Roman" w:cs="B Nazanin" w:hint="cs"/>
          <w:szCs w:val="28"/>
          <w:rtl/>
          <w:lang w:bidi="fa-IR"/>
        </w:rPr>
        <w:t xml:space="preserve">9-1-1- </w:t>
      </w:r>
      <w:r w:rsidR="00DD7402"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8"/>
    </w:p>
    <w:p w:rsidR="00DD7402" w:rsidRPr="003A19F2" w:rsidRDefault="00DD7402" w:rsidP="005914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591411">
        <w:rPr>
          <w:rFonts w:ascii="Times New Roman" w:hAnsi="Times New Roman" w:cs="B Nazanin" w:hint="cs"/>
          <w:sz w:val="24"/>
          <w:szCs w:val="28"/>
          <w:rtl/>
          <w:lang w:bidi="fa-IR"/>
        </w:rPr>
        <w:t xml:space="preserve"> شده، خیلی با افزایش 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591411">
        <w:rPr>
          <w:rFonts w:ascii="Times New Roman" w:hAnsi="Times New Roman" w:cs="B Nazanin"/>
          <w:sz w:val="24"/>
          <w:szCs w:val="28"/>
          <w:rtl/>
          <w:lang w:bidi="fa-IR"/>
        </w:rPr>
        <w:t>.</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1D0ECC" w:rsidP="001D0ECC">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1-</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ICE</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رکزی</w:t>
      </w:r>
    </w:p>
    <w:p w:rsidR="00DD740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F505AF" w:rsidRPr="003A19F2" w:rsidRDefault="00103FCD"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rsidR="00DD7402" w:rsidRPr="003A19F2" w:rsidRDefault="00DD7402" w:rsidP="00961CC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00961CC8">
        <w:rPr>
          <w:rFonts w:ascii="Times New Roman" w:hAnsi="Times New Roman" w:cs="B Nazanin" w:hint="cs"/>
          <w:sz w:val="24"/>
          <w:szCs w:val="28"/>
          <w:rtl/>
          <w:lang w:bidi="fa-IR"/>
        </w:rPr>
        <w:t xml:space="preserve"> یک بردار 1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961CC8">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61CC8">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505AF" w:rsidP="00F505AF">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9-1-1-2- </w:t>
      </w:r>
      <w:r w:rsidR="00DD7402"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BA4BE1" w:rsidP="00BA4BE1">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3-</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نمودار</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مشتق</w:t>
      </w:r>
    </w:p>
    <w:p w:rsidR="00DD7402" w:rsidRDefault="00DD7402" w:rsidP="00395B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95B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395BCE" w:rsidRPr="007C2540" w:rsidRDefault="00103FCD"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rsidR="00DD7402" w:rsidRPr="003A19F2" w:rsidRDefault="00DD7402" w:rsidP="009315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7C2540">
        <w:rPr>
          <w:rFonts w:ascii="Times New Roman" w:hAnsi="Times New Roman" w:cs="B Nazanin" w:hint="cs"/>
          <w:sz w:val="24"/>
          <w:szCs w:val="28"/>
          <w:rtl/>
          <w:lang w:bidi="fa-IR"/>
        </w:rPr>
        <w:t>تعاملا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0127DA">
        <w:rPr>
          <w:rFonts w:ascii="Times New Roman" w:hAnsi="Times New Roman" w:cs="B Nazanin" w:hint="cs"/>
          <w:sz w:val="24"/>
          <w:szCs w:val="28"/>
          <w:rtl/>
          <w:lang w:bidi="fa-IR"/>
        </w:rPr>
        <w:t>نمو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93154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29" w:name="_Toc147661044"/>
      <w:r>
        <w:rPr>
          <w:rFonts w:ascii="Times New Roman" w:hAnsi="Times New Roman" w:cs="B Nazanin" w:hint="cs"/>
          <w:szCs w:val="28"/>
          <w:rtl/>
          <w:lang w:bidi="fa-IR"/>
        </w:rPr>
        <w:t>9-1-2-</w:t>
      </w:r>
      <w:r w:rsidR="00DD7402" w:rsidRPr="003A19F2">
        <w:rPr>
          <w:rFonts w:ascii="Times New Roman" w:hAnsi="Times New Roman" w:cs="B Nazanin"/>
          <w:szCs w:val="28"/>
          <w:lang w:bidi="fa-IR"/>
        </w:rPr>
        <w:t xml:space="preserve"> </w:t>
      </w:r>
      <w:r w:rsidR="00DD7402" w:rsidRPr="003A19F2">
        <w:rPr>
          <w:rFonts w:ascii="Times New Roman" w:hAnsi="Times New Roman" w:cs="B Nazanin" w:hint="cs"/>
          <w:szCs w:val="28"/>
          <w:rtl/>
          <w:lang w:bidi="fa-IR"/>
        </w:rPr>
        <w:t>مزای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حت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از</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مودارها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وابستگ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جزئ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قابل</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درک</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ت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هستند</w:t>
      </w:r>
      <w:r w:rsidR="007F57AC" w:rsidRPr="003A2C7A">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2C7A"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روابط</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اهمگن</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را</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آشکا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کنند</w:t>
      </w:r>
      <w:r w:rsidR="007F57AC" w:rsidRPr="003A2C7A">
        <w:rPr>
          <w:rFonts w:ascii="Times New Roman" w:hAnsi="Times New Roman" w:cs="B Nazanin"/>
          <w:b/>
          <w:bCs/>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30" w:name="_Toc147661045"/>
      <w:r>
        <w:rPr>
          <w:rFonts w:ascii="Times New Roman" w:hAnsi="Times New Roman" w:cs="B Nazanin" w:hint="cs"/>
          <w:szCs w:val="28"/>
          <w:rtl/>
          <w:lang w:bidi="fa-IR"/>
        </w:rPr>
        <w:t xml:space="preserve">9-1-3- </w:t>
      </w:r>
      <w:r w:rsidR="00DD7402" w:rsidRPr="003A19F2">
        <w:rPr>
          <w:rFonts w:ascii="Times New Roman" w:hAnsi="Times New Roman" w:cs="B Nazanin" w:hint="cs"/>
          <w:szCs w:val="28"/>
          <w:rtl/>
          <w:lang w:bidi="fa-IR"/>
        </w:rPr>
        <w:t>معایب</w:t>
      </w:r>
      <w:bookmarkEnd w:id="130"/>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726B8B">
        <w:rPr>
          <w:rFonts w:ascii="Times New Roman" w:hAnsi="Times New Roman" w:cs="B Nazanin" w:hint="cs"/>
          <w:b/>
          <w:bCs/>
          <w:sz w:val="24"/>
          <w:szCs w:val="28"/>
          <w:rtl/>
          <w:lang w:bidi="fa-IR"/>
        </w:rPr>
        <w:t>فق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توان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ی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را</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ه‌طو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عنی‌دا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ش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726B8B"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برخ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خطو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راساس</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توزیع</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شتر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ا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امعتب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اشند</w:t>
      </w:r>
      <w:r w:rsidRPr="00726B8B">
        <w:rPr>
          <w:rFonts w:ascii="Times New Roman" w:hAnsi="Times New Roman" w:cs="B Nazanin"/>
          <w:b/>
          <w:bCs/>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26B8B" w:rsidRPr="00726B8B">
        <w:rPr>
          <w:rFonts w:ascii="Times New Roman" w:hAnsi="Times New Roman" w:cs="B Nazanin" w:hint="cs"/>
          <w:b/>
          <w:bCs/>
          <w:sz w:val="24"/>
          <w:szCs w:val="28"/>
          <w:rtl/>
          <w:lang w:bidi="fa-IR"/>
        </w:rPr>
        <w:t>نمودار</w:t>
      </w:r>
      <w:r w:rsidRPr="00726B8B">
        <w:rPr>
          <w:rFonts w:ascii="Times New Roman" w:hAnsi="Times New Roman" w:cs="B Nazanin"/>
          <w:b/>
          <w:bCs/>
          <w:sz w:val="24"/>
          <w:szCs w:val="28"/>
          <w:rtl/>
          <w:lang w:bidi="fa-IR"/>
        </w:rPr>
        <w:t xml:space="preserve"> </w:t>
      </w:r>
      <w:r w:rsidR="00F5181D" w:rsidRPr="00726B8B">
        <w:rPr>
          <w:rFonts w:ascii="Times New Roman" w:hAnsi="Times New Roman" w:cs="B Nazanin" w:hint="cs"/>
          <w:b/>
          <w:bCs/>
          <w:sz w:val="24"/>
          <w:szCs w:val="28"/>
          <w:rtl/>
          <w:lang w:bidi="fa-IR"/>
        </w:rPr>
        <w:t>می‌</w:t>
      </w:r>
      <w:r w:rsidRPr="00726B8B">
        <w:rPr>
          <w:rFonts w:ascii="Times New Roman" w:hAnsi="Times New Roman" w:cs="B Nazanin" w:hint="cs"/>
          <w:b/>
          <w:bCs/>
          <w:sz w:val="24"/>
          <w:szCs w:val="28"/>
          <w:rtl/>
          <w:lang w:bidi="fa-IR"/>
        </w:rPr>
        <w:t>توا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یش</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ح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لوغ</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مشاه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انگی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آس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باشد</w:t>
      </w:r>
      <w:r w:rsidR="007F57AC" w:rsidRPr="00726B8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726B8B" w:rsidP="00686C2F">
      <w:pPr>
        <w:pStyle w:val="Heading3"/>
        <w:bidi/>
        <w:jc w:val="both"/>
        <w:rPr>
          <w:rFonts w:ascii="Times New Roman" w:hAnsi="Times New Roman" w:cs="B Nazanin"/>
          <w:szCs w:val="28"/>
          <w:rtl/>
          <w:lang w:bidi="fa-IR"/>
        </w:rPr>
      </w:pPr>
      <w:bookmarkStart w:id="131" w:name="_Toc147661046"/>
      <w:r>
        <w:rPr>
          <w:rFonts w:ascii="Times New Roman" w:hAnsi="Times New Roman" w:cs="B Nazanin" w:hint="cs"/>
          <w:szCs w:val="28"/>
          <w:rtl/>
          <w:lang w:bidi="fa-IR"/>
        </w:rPr>
        <w:t xml:space="preserve">9-1-4- </w:t>
      </w:r>
      <w:r w:rsidR="00DD7402" w:rsidRPr="003A19F2">
        <w:rPr>
          <w:rFonts w:ascii="Times New Roman" w:hAnsi="Times New Roman" w:cs="B Nazanin" w:hint="cs"/>
          <w:szCs w:val="28"/>
          <w:rtl/>
          <w:lang w:bidi="fa-IR"/>
        </w:rPr>
        <w:t>نرم</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افزار</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و</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جایگزین</w:t>
      </w:r>
      <w:bookmarkEnd w:id="131"/>
    </w:p>
    <w:p w:rsidR="00DD7402" w:rsidRPr="003A19F2" w:rsidRDefault="00DD7402" w:rsidP="00C642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 xml:space="preserve">پکیج های </w:t>
      </w:r>
      <w:r w:rsidRPr="003A19F2">
        <w:rPr>
          <w:rFonts w:ascii="Times New Roman" w:hAnsi="Times New Roman" w:cs="B Nazanin"/>
          <w:sz w:val="24"/>
          <w:szCs w:val="28"/>
          <w:lang w:bidi="fa-IR"/>
        </w:rPr>
        <w:t>iml</w:t>
      </w:r>
      <w:r w:rsidR="00726B8B">
        <w:rPr>
          <w:rFonts w:ascii="Times New Roman" w:hAnsi="Times New Roman" w:cs="B Nazanin" w:hint="cs"/>
          <w:sz w:val="24"/>
          <w:szCs w:val="28"/>
          <w:rtl/>
          <w:lang w:bidi="fa-IR"/>
        </w:rPr>
        <w:t xml:space="preserve"> (استفاده شده برای مثال های این بخش)، </w:t>
      </w:r>
      <w:r w:rsidR="00726B8B" w:rsidRPr="00726B8B">
        <w:rPr>
          <w:rFonts w:ascii="Times New Roman" w:hAnsi="Times New Roman" w:cs="B Nazanin"/>
          <w:sz w:val="24"/>
          <w:szCs w:val="28"/>
          <w:lang w:bidi="fa-IR"/>
        </w:rPr>
        <w:t>ICEbox</w:t>
      </w:r>
      <w:r w:rsidR="00726B8B">
        <w:rPr>
          <w:rFonts w:ascii="Times New Roman" w:hAnsi="Times New Roman" w:cs="B Nazanin" w:hint="cs"/>
          <w:sz w:val="24"/>
          <w:szCs w:val="28"/>
          <w:rtl/>
          <w:lang w:bidi="fa-IR"/>
        </w:rPr>
        <w:t xml:space="preserve"> </w:t>
      </w:r>
      <w:r w:rsidR="00726B8B">
        <w:rPr>
          <w:rFonts w:ascii="Times New Roman" w:hAnsi="Times New Roman" w:cs="B Nazanin"/>
          <w:sz w:val="24"/>
          <w:szCs w:val="28"/>
          <w:rtl/>
          <w:lang w:bidi="fa-IR"/>
        </w:rPr>
        <w:fldChar w:fldCharType="begin"/>
      </w:r>
      <w:r w:rsidR="00726B8B">
        <w:rPr>
          <w:rFonts w:ascii="Times New Roman" w:hAnsi="Times New Roman" w:cs="B Nazanin"/>
          <w:sz w:val="24"/>
          <w:szCs w:val="28"/>
          <w:rtl/>
          <w:lang w:bidi="fa-IR"/>
        </w:rPr>
        <w:instrText xml:space="preserve"> </w:instrText>
      </w:r>
      <w:r w:rsidR="00726B8B">
        <w:rPr>
          <w:rFonts w:ascii="Times New Roman" w:hAnsi="Times New Roman" w:cs="B Nazanin"/>
          <w:sz w:val="24"/>
          <w:szCs w:val="28"/>
          <w:lang w:bidi="fa-IR"/>
        </w:rPr>
        <w:instrText>ADDIN EN.CITE &lt;EndNote&gt;&lt;Cite&gt;&lt;Author&gt;Goldstein&lt;/Author&gt;&lt;Year&gt;2017&lt;/Year&gt;&lt;RecNum&gt;66&lt;/RecNum&gt;&lt;DisplayText&gt;[44]&lt;/DisplayText&gt;&lt;record&gt;&lt;rec-number&gt;66&lt;/rec-number&gt;&lt;foreign-keys&gt;&lt;key app="EN" db-id="pxvwtpreqvwd2meestppd9vqaet5vttawvvf" timestamp="1698609165"&gt;6</w:instrText>
      </w:r>
      <w:r w:rsidR="00726B8B">
        <w:rPr>
          <w:rFonts w:ascii="Times New Roman" w:hAnsi="Times New Roman" w:cs="B Nazanin"/>
          <w:sz w:val="24"/>
          <w:szCs w:val="28"/>
          <w:rtl/>
          <w:lang w:bidi="fa-IR"/>
        </w:rPr>
        <w:instrText>6&lt;/</w:instrText>
      </w:r>
      <w:r w:rsidR="00726B8B">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Pr>
          <w:rFonts w:ascii="Times New Roman" w:hAnsi="Times New Roman" w:cs="B Nazanin"/>
          <w:sz w:val="24"/>
          <w:szCs w:val="28"/>
          <w:rtl/>
          <w:lang w:bidi="fa-IR"/>
        </w:rPr>
        <w:fldChar w:fldCharType="separate"/>
      </w:r>
      <w:r w:rsidR="00726B8B">
        <w:rPr>
          <w:rFonts w:ascii="Times New Roman" w:hAnsi="Times New Roman" w:cs="B Nazanin"/>
          <w:noProof/>
          <w:sz w:val="24"/>
          <w:szCs w:val="28"/>
          <w:rtl/>
          <w:lang w:bidi="fa-IR"/>
        </w:rPr>
        <w:t>[44]</w:t>
      </w:r>
      <w:r w:rsidR="00726B8B">
        <w:rPr>
          <w:rFonts w:ascii="Times New Roman" w:hAnsi="Times New Roman" w:cs="B Nazanin"/>
          <w:sz w:val="24"/>
          <w:szCs w:val="28"/>
          <w:rtl/>
          <w:lang w:bidi="fa-IR"/>
        </w:rPr>
        <w:fldChar w:fldCharType="end"/>
      </w:r>
      <w:r w:rsidR="00726B8B">
        <w:rPr>
          <w:rFonts w:ascii="Times New Roman" w:hAnsi="Times New Roman" w:cs="B Nazanin" w:hint="cs"/>
          <w:sz w:val="24"/>
          <w:szCs w:val="28"/>
          <w:rtl/>
          <w:lang w:bidi="fa-IR"/>
        </w:rPr>
        <w:t xml:space="preserve"> و </w:t>
      </w:r>
      <w:r w:rsidR="00726B8B" w:rsidRPr="00726B8B">
        <w:rPr>
          <w:rFonts w:ascii="Times New Roman" w:hAnsi="Times New Roman" w:cs="B Nazanin"/>
          <w:sz w:val="24"/>
          <w:szCs w:val="28"/>
          <w:lang w:bidi="fa-IR"/>
        </w:rPr>
        <w:t>pdp</w:t>
      </w:r>
      <w:r w:rsidR="00726B8B">
        <w:rPr>
          <w:rFonts w:ascii="Times New Roman" w:hAnsi="Times New Roman" w:cs="B Nazanin" w:hint="cs"/>
          <w:sz w:val="24"/>
          <w:szCs w:val="28"/>
          <w:rtl/>
          <w:lang w:bidi="fa-IR"/>
        </w:rPr>
        <w:t xml:space="preserve"> نرم افزار </w:t>
      </w:r>
      <w:r w:rsidR="00726B8B">
        <w:rPr>
          <w:rFonts w:ascii="Times New Roman" w:hAnsi="Times New Roman" w:cs="B Nazanin"/>
          <w:sz w:val="24"/>
          <w:szCs w:val="28"/>
          <w:lang w:bidi="fa-IR"/>
        </w:rPr>
        <w:t>R</w:t>
      </w:r>
      <w:r w:rsidR="00726B8B">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C642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ondvis</w:t>
      </w:r>
      <w:r w:rsidR="00C6427F">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C6427F" w:rsidRPr="00C6427F">
        <w:rPr>
          <w:rFonts w:ascii="Times New Roman" w:hAnsi="Times New Roman" w:cs="B Nazanin"/>
          <w:sz w:val="24"/>
          <w:szCs w:val="28"/>
          <w:lang w:bidi="fa-IR"/>
        </w:rPr>
        <w:t>scikit-learn</w:t>
      </w:r>
      <w:r w:rsidR="00C6427F">
        <w:rPr>
          <w:rFonts w:ascii="Times New Roman" w:hAnsi="Times New Roman" w:cs="B Nazanin" w:hint="cs"/>
          <w:sz w:val="24"/>
          <w:szCs w:val="28"/>
          <w:rtl/>
          <w:lang w:bidi="fa-IR"/>
        </w:rPr>
        <w:t xml:space="preserve">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00C6427F">
        <w:rPr>
          <w:rFonts w:ascii="Times New Roman" w:hAnsi="Times New Roman" w:cs="B Nazanin" w:hint="cs"/>
          <w:sz w:val="24"/>
          <w:szCs w:val="28"/>
          <w:rtl/>
          <w:lang w:bidi="fa-IR"/>
        </w:rPr>
        <w:t xml:space="preserve"> </w:t>
      </w:r>
      <w:r w:rsidR="00C6427F">
        <w:rPr>
          <w:rFonts w:ascii="Times New Roman" w:hAnsi="Times New Roman" w:cs="B Nazanin"/>
          <w:sz w:val="24"/>
          <w:szCs w:val="28"/>
          <w:lang w:bidi="fa-IR"/>
        </w:rPr>
        <w:t>0.24.0</w:t>
      </w:r>
      <w:r w:rsidR="00C6427F">
        <w:rPr>
          <w:rFonts w:ascii="Times New Roman" w:hAnsi="Times New Roman" w:cs="B Nazanin" w:hint="cs"/>
          <w:sz w:val="24"/>
          <w:szCs w:val="28"/>
          <w:rtl/>
          <w:lang w:bidi="fa-IR"/>
        </w:rPr>
        <w:t xml:space="preserve"> پیاده سازی شدند.</w:t>
      </w:r>
    </w:p>
    <w:p w:rsidR="008704CD" w:rsidRPr="003A19F2" w:rsidRDefault="001E3098" w:rsidP="00A7398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A7398F">
        <w:rPr>
          <w:rFonts w:ascii="Times New Roman" w:hAnsi="Times New Roman" w:cs="B Nazanin" w:hint="cs"/>
          <w:sz w:val="24"/>
          <w:szCs w:val="28"/>
          <w:rtl/>
          <w:lang w:bidi="fa-IR"/>
        </w:rPr>
        <w:t xml:space="preserve"> </w:t>
      </w:r>
      <w:r w:rsidR="008704CD" w:rsidRPr="003A19F2">
        <w:rPr>
          <w:rFonts w:ascii="Times New Roman" w:hAnsi="Times New Roman" w:cs="B Nazanin"/>
          <w:sz w:val="24"/>
          <w:szCs w:val="28"/>
          <w:lang w:bidi="fa-IR"/>
        </w:rPr>
        <w:t>(LIME)</w:t>
      </w:r>
    </w:p>
    <w:p w:rsidR="008704CD" w:rsidRPr="003A19F2" w:rsidRDefault="008704CD" w:rsidP="00DB1F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Ribeiro&lt;/Author&gt;&lt;Year&gt;2016&lt;/Year&gt;&lt;RecNum&gt;67&lt;/RecNum&gt;&lt;DisplayText&gt;[45]&lt;/DisplayText&gt;&lt;record&gt;&lt;rec-number&gt;67&lt;/rec-number&gt;&lt;foreign-keys&gt;&lt;key app="EN" db-id="pxvwtpreqvwd2meestppd9vqaet5vttawvvf" timestamp="1698609259"&gt;67&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0068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92B97">
        <w:rPr>
          <w:rFonts w:ascii="Times New Roman" w:hAnsi="Times New Roman" w:cs="B Nazanin" w:hint="cs"/>
          <w:sz w:val="24"/>
          <w:szCs w:val="28"/>
          <w:rtl/>
          <w:lang w:bidi="fa-IR"/>
        </w:rPr>
        <w:t>بار که</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00682A">
        <w:rPr>
          <w:rFonts w:ascii="Times New Roman" w:hAnsi="Times New Roman" w:cs="B Nazanin" w:hint="cs"/>
          <w:sz w:val="24"/>
          <w:szCs w:val="28"/>
          <w:rtl/>
          <w:lang w:bidi="fa-IR"/>
        </w:rPr>
        <w:t>به هم ری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DB1FB7">
        <w:rPr>
          <w:rFonts w:ascii="Times New Roman" w:hAnsi="Times New Roman" w:cs="B Nazanin" w:hint="cs"/>
          <w:sz w:val="24"/>
          <w:szCs w:val="28"/>
          <w:rtl/>
          <w:lang w:bidi="fa-IR"/>
        </w:rPr>
        <w:t xml:space="preserve"> 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130C1" w:rsidRPr="003A19F2"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rsidR="008704CD" w:rsidRPr="003A19F2" w:rsidRDefault="008704CD" w:rsidP="00510F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نمونه </w:t>
      </w:r>
      <w:r w:rsidR="008F6C91">
        <w:rPr>
          <w:rFonts w:ascii="Times New Roman" w:hAnsi="Times New Roman" w:cs="B Nazanin"/>
          <w:sz w:val="24"/>
          <w:szCs w:val="28"/>
          <w:lang w:bidi="fa-IR"/>
        </w:rPr>
        <w:t>x</w:t>
      </w:r>
      <w:r w:rsidR="008F6C91">
        <w:rPr>
          <w:rFonts w:ascii="Times New Roman" w:hAnsi="Times New Roman" w:cs="B Nazanin" w:hint="cs"/>
          <w:sz w:val="24"/>
          <w:szCs w:val="28"/>
          <w:rtl/>
          <w:lang w:bidi="fa-IR"/>
        </w:rPr>
        <w:t xml:space="preserve">، مدل </w:t>
      </w:r>
      <w:r w:rsidR="008F6C91">
        <w:rPr>
          <w:rFonts w:ascii="Times New Roman" w:hAnsi="Times New Roman" w:cs="B Nazanin"/>
          <w:sz w:val="24"/>
          <w:szCs w:val="28"/>
          <w:lang w:bidi="fa-IR"/>
        </w:rPr>
        <w:t>g</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دل</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رگرسیو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ی</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خطای </w:t>
      </w:r>
      <w:r w:rsidRPr="003A19F2">
        <w:rPr>
          <w:rFonts w:ascii="Times New Roman" w:hAnsi="Times New Roman" w:cs="B Nazanin"/>
          <w:sz w:val="24"/>
          <w:szCs w:val="28"/>
          <w:lang w:bidi="fa-IR"/>
        </w:rPr>
        <w:t>L</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sz w:val="24"/>
          <w:szCs w:val="28"/>
          <w:rtl/>
          <w:lang w:bidi="fa-IR"/>
        </w:rPr>
        <w:t>(</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یانگی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ربعات</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ا</w:t>
      </w:r>
      <w:r w:rsidR="008F6C91" w:rsidRPr="008F6C91">
        <w:rPr>
          <w:rFonts w:ascii="Times New Roman" w:hAnsi="Times New Roman" w:cs="B Nazanin"/>
          <w:sz w:val="24"/>
          <w:szCs w:val="28"/>
          <w:rtl/>
          <w:lang w:bidi="fa-IR"/>
        </w:rPr>
        <w:t>)</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gboost</w:t>
      </w:r>
      <w:r w:rsidR="00FE622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00FE6222">
        <w:rPr>
          <w:rFonts w:ascii="Times New Roman" w:hAnsi="Times New Roman" w:cs="B Nazanin" w:hint="cs"/>
          <w:sz w:val="24"/>
          <w:szCs w:val="28"/>
          <w:rtl/>
          <w:lang w:bidi="fa-IR"/>
        </w:rPr>
        <w:t xml:space="preserve"> ترجیح داده می شود که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استفاده شود).  </w:t>
      </w:r>
      <w:r w:rsidRPr="003A19F2">
        <w:rPr>
          <w:rFonts w:ascii="Times New Roman" w:hAnsi="Times New Roman" w:cs="B Nazanin"/>
          <w:sz w:val="24"/>
          <w:szCs w:val="28"/>
          <w:lang w:bidi="fa-IR"/>
        </w:rPr>
        <w:t>G</w:t>
      </w:r>
      <w:r w:rsidR="00FE6222">
        <w:rPr>
          <w:rFonts w:ascii="Times New Roman" w:hAnsi="Times New Roman" w:cs="B Nazanin" w:hint="cs"/>
          <w:sz w:val="24"/>
          <w:szCs w:val="28"/>
          <w:rtl/>
          <w:lang w:bidi="fa-IR"/>
        </w:rPr>
        <w:t xml:space="preserve"> از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00FE6222">
        <w:rPr>
          <w:rFonts w:ascii="Times New Roman" w:hAnsi="Times New Roman" w:cs="B Nazanin" w:hint="cs"/>
          <w:sz w:val="24"/>
          <w:szCs w:val="28"/>
          <w:rtl/>
          <w:lang w:bidi="fa-IR"/>
        </w:rPr>
        <w:t xml:space="preserve"> (</w:t>
      </w:r>
      <w:r w:rsidR="00FE6222" w:rsidRPr="00FE6222">
        <w:rPr>
          <w:rFonts w:ascii="Times New Roman" w:hAnsi="Times New Roman" w:cs="B Nazanin"/>
          <w:sz w:val="24"/>
          <w:szCs w:val="28"/>
          <w:lang w:bidi="fa-IR"/>
        </w:rPr>
        <w:t>proximity measure</w:t>
      </w:r>
      <w:r w:rsidR="00FE622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نمونه </w:t>
      </w:r>
      <w:r w:rsidRPr="003A19F2">
        <w:rPr>
          <w:rFonts w:ascii="Times New Roman" w:hAnsi="Times New Roman" w:cs="B Nazanin"/>
          <w:sz w:val="24"/>
          <w:szCs w:val="28"/>
          <w:lang w:bidi="fa-IR"/>
        </w:rPr>
        <w:t>x</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00510F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510F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510F28">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510F28">
        <w:rPr>
          <w:rFonts w:ascii="Times New Roman" w:hAnsi="Times New Roman" w:cs="B Nazanin" w:hint="cs"/>
          <w:sz w:val="24"/>
          <w:szCs w:val="28"/>
          <w:rtl/>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علاق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ه</w:t>
      </w:r>
      <w:r w:rsidRPr="00217F69">
        <w:rPr>
          <w:rFonts w:ascii="Times New Roman" w:hAnsi="Times New Roman" w:cs="B Nazanin"/>
          <w:sz w:val="24"/>
          <w:szCs w:val="28"/>
          <w:rtl/>
          <w:lang w:bidi="fa-IR"/>
        </w:rPr>
        <w:t xml:space="preserve"> </w:t>
      </w:r>
      <w:r w:rsidR="00F5181D" w:rsidRPr="00217F69">
        <w:rPr>
          <w:rFonts w:ascii="Times New Roman" w:hAnsi="Times New Roman" w:cs="B Nazanin" w:hint="cs"/>
          <w:sz w:val="24"/>
          <w:szCs w:val="28"/>
          <w:rtl/>
          <w:lang w:bidi="fa-IR"/>
        </w:rPr>
        <w:t>می‌</w:t>
      </w:r>
      <w:r w:rsidRPr="00217F69">
        <w:rPr>
          <w:rFonts w:ascii="Times New Roman" w:hAnsi="Times New Roman" w:cs="B Nazanin" w:hint="cs"/>
          <w:sz w:val="24"/>
          <w:szCs w:val="28"/>
          <w:rtl/>
          <w:lang w:bidi="fa-IR"/>
        </w:rPr>
        <w:t>خواه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بار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شت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ش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نتخاب</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lastRenderedPageBreak/>
        <w:t>داد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خت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را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ی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قاط</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یاف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ج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زدیک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ه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ظ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یک</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قاب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و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جموع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د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غییرا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موز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حل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00217F69">
        <w:rPr>
          <w:rFonts w:ascii="Times New Roman" w:hAnsi="Times New Roman" w:cs="B Nazanin"/>
          <w:sz w:val="24"/>
          <w:szCs w:val="28"/>
          <w:lang w:bidi="fa-IR"/>
        </w:rPr>
        <w:t xml:space="preserve"> (</w:t>
      </w:r>
      <w:r w:rsidR="00217F69" w:rsidRPr="00217F69">
        <w:rPr>
          <w:rFonts w:ascii="Times New Roman" w:hAnsi="Times New Roman" w:cs="B Nazanin"/>
          <w:sz w:val="24"/>
          <w:szCs w:val="28"/>
          <w:lang w:bidi="fa-IR"/>
        </w:rPr>
        <w:t>https://github.com/thomasp85/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w:t>
      </w:r>
      <w:r w:rsidR="00217F69">
        <w:rPr>
          <w:rFonts w:ascii="Times New Roman" w:hAnsi="Times New Roman" w:cs="B Nazanin"/>
          <w:sz w:val="24"/>
          <w:szCs w:val="28"/>
          <w:lang w:bidi="fa-IR"/>
        </w:rPr>
        <w:t xml:space="preserve"> (</w:t>
      </w:r>
      <w:r w:rsidR="00910D8E" w:rsidRPr="00910D8E">
        <w:rPr>
          <w:rFonts w:ascii="Times New Roman" w:hAnsi="Times New Roman" w:cs="B Nazanin"/>
          <w:sz w:val="24"/>
          <w:szCs w:val="28"/>
          <w:lang w:bidi="fa-IR"/>
        </w:rPr>
        <w:t>https://github.com/marcotcr/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00910D8E">
        <w:rPr>
          <w:rFonts w:ascii="Times New Roman" w:hAnsi="Times New Roman" w:cs="B Nazanin" w:hint="cs"/>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2"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2"/>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 xml:space="preserve">جنگل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2</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C1126D">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1126D">
        <w:rPr>
          <w:rFonts w:ascii="Times New Roman" w:hAnsi="Times New Roman" w:cs="B Nazanin" w:hint="cs"/>
          <w:sz w:val="24"/>
          <w:szCs w:val="28"/>
          <w:rtl/>
          <w:lang w:bidi="fa-IR"/>
        </w:rPr>
        <w:t xml:space="preserve"> (فایل </w:t>
      </w:r>
      <w:r w:rsidR="00C1126D" w:rsidRPr="00C1126D">
        <w:rPr>
          <w:rFonts w:ascii="Times New Roman" w:hAnsi="Times New Roman" w:cs="B Nazanin"/>
          <w:sz w:val="24"/>
          <w:szCs w:val="28"/>
          <w:lang w:bidi="fa-IR"/>
        </w:rPr>
        <w:t>file lime/lime_tabular.py</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دندا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 xml:space="preserve">اوضاع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مختلف</w:t>
      </w:r>
      <w:r w:rsidR="00C1126D" w:rsidRPr="00C1126D">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3"/>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C1126D" w:rsidRPr="00C1126D">
        <w:rPr>
          <w:rFonts w:ascii="Times New Roman" w:hAnsi="Times New Roman" w:cs="B Nazanin" w:hint="cs"/>
          <w:sz w:val="24"/>
          <w:szCs w:val="28"/>
          <w:rtl/>
          <w:lang w:bidi="fa-IR"/>
        </w:rPr>
        <w:t xml:space="preserve"> خواه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بو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یا</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خیر</w:t>
      </w:r>
      <w:r w:rsidR="00C1126D" w:rsidRPr="00C1126D">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614E66" w:rsidRPr="00614E66"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614E66" w:rsidRPr="00614E66"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LASS</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r>
    </w:tbl>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614E66" w:rsidRPr="00614E66"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eight</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86</w:t>
            </w:r>
          </w:p>
        </w:tc>
      </w:tr>
      <w:tr w:rsidR="00614E66" w:rsidRPr="00614E66"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614E66" w:rsidRPr="00614E66"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label_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_weight</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6.180747</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6"/>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C1126D">
        <w:rPr>
          <w:rFonts w:ascii="Times New Roman" w:hAnsi="Times New Roman" w:cs="B Nazanin" w:hint="cs"/>
          <w:b/>
          <w:bCs/>
          <w:sz w:val="24"/>
          <w:szCs w:val="28"/>
          <w:rtl/>
          <w:lang w:bidi="fa-IR"/>
        </w:rPr>
        <w:t>اگر</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دل</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اصل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یادگیر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اش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را</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جایگز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توضیحا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حاص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وتاه</w:t>
      </w:r>
      <w:r w:rsidRPr="008D334C">
        <w:rPr>
          <w:rFonts w:ascii="Times New Roman" w:hAnsi="Times New Roman" w:cs="B Nazanin"/>
          <w:b/>
          <w:bCs/>
          <w:sz w:val="24"/>
          <w:szCs w:val="28"/>
          <w:rtl/>
          <w:lang w:bidi="fa-IR"/>
        </w:rPr>
        <w:t xml:space="preserve"> (= </w:t>
      </w:r>
      <w:r w:rsidRPr="008D334C">
        <w:rPr>
          <w:rFonts w:ascii="Times New Roman" w:hAnsi="Times New Roman" w:cs="B Nazanin" w:hint="cs"/>
          <w:b/>
          <w:bCs/>
          <w:sz w:val="24"/>
          <w:szCs w:val="28"/>
          <w:rtl/>
          <w:lang w:bidi="fa-IR"/>
        </w:rPr>
        <w:t>انتخاب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حتمالاً</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ضا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هستند</w:t>
      </w:r>
      <w:r w:rsidR="007F57AC"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توصی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8D334C">
        <w:rPr>
          <w:rFonts w:ascii="Times New Roman" w:hAnsi="Times New Roman" w:cs="B Nazanin"/>
          <w:b/>
          <w:bCs/>
          <w:sz w:val="24"/>
          <w:szCs w:val="28"/>
          <w:lang w:bidi="fa-IR"/>
        </w:rPr>
        <w:t>LIME</w:t>
      </w:r>
      <w:r w:rsidR="008D334C" w:rsidRPr="008D334C">
        <w:rPr>
          <w:rFonts w:ascii="Times New Roman" w:hAnsi="Times New Roman" w:cs="B Nazanin" w:hint="cs"/>
          <w:b/>
          <w:bCs/>
          <w:sz w:val="24"/>
          <w:szCs w:val="28"/>
          <w:rtl/>
          <w:lang w:bidi="fa-IR"/>
        </w:rPr>
        <w:t xml:space="preserve"> </w:t>
      </w:r>
      <w:r w:rsidRPr="008D334C">
        <w:rPr>
          <w:rFonts w:ascii="Times New Roman" w:hAnsi="Times New Roman" w:cs="B Nazanin" w:hint="cs"/>
          <w:b/>
          <w:bCs/>
          <w:sz w:val="24"/>
          <w:szCs w:val="28"/>
          <w:rtl/>
          <w:lang w:bidi="fa-IR"/>
        </w:rPr>
        <w:t>یک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عدو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روش</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ر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اده</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جدو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صاو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ار</w:t>
      </w:r>
      <w:r w:rsidRPr="008D334C">
        <w:rPr>
          <w:rFonts w:ascii="Times New Roman" w:hAnsi="Times New Roman" w:cs="B Nazanin"/>
          <w:b/>
          <w:bCs/>
          <w:sz w:val="24"/>
          <w:szCs w:val="28"/>
          <w:rtl/>
          <w:lang w:bidi="fa-IR"/>
        </w:rPr>
        <w:t xml:space="preserve"> </w:t>
      </w:r>
      <w:r w:rsidR="00F5181D" w:rsidRPr="008D334C">
        <w:rPr>
          <w:rFonts w:ascii="Times New Roman" w:hAnsi="Times New Roman" w:cs="B Nazanin" w:hint="cs"/>
          <w:b/>
          <w:bCs/>
          <w:sz w:val="24"/>
          <w:szCs w:val="28"/>
          <w:rtl/>
          <w:lang w:bidi="fa-IR"/>
        </w:rPr>
        <w:t>می‌</w:t>
      </w:r>
      <w:r w:rsidRPr="008D334C">
        <w:rPr>
          <w:rFonts w:ascii="Times New Roman" w:hAnsi="Times New Roman" w:cs="B Nazanin" w:hint="cs"/>
          <w:b/>
          <w:bCs/>
          <w:sz w:val="24"/>
          <w:szCs w:val="28"/>
          <w:rtl/>
          <w:lang w:bidi="fa-IR"/>
        </w:rPr>
        <w:t>کند</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8D334C">
        <w:rPr>
          <w:rFonts w:ascii="Times New Roman" w:hAnsi="Times New Roman" w:cs="B Nazanin" w:hint="cs"/>
          <w:b/>
          <w:bCs/>
          <w:sz w:val="24"/>
          <w:szCs w:val="28"/>
          <w:rtl/>
          <w:lang w:bidi="fa-IR"/>
        </w:rPr>
        <w:lastRenderedPageBreak/>
        <w:t>مع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رائه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8D334C">
        <w:rPr>
          <w:rFonts w:ascii="Times New Roman" w:hAnsi="Times New Roman" w:cs="B Nazanin" w:hint="cs"/>
          <w:sz w:val="24"/>
          <w:szCs w:val="28"/>
          <w:rtl/>
          <w:lang w:bidi="fa-IR"/>
        </w:rPr>
        <w:t xml:space="preserve"> (کتابخانه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در </w:t>
      </w:r>
      <w:r w:rsidR="008D334C">
        <w:rPr>
          <w:rFonts w:ascii="Times New Roman" w:hAnsi="Times New Roman" w:cs="B Nazanin"/>
          <w:sz w:val="24"/>
          <w:szCs w:val="28"/>
          <w:lang w:bidi="fa-IR"/>
        </w:rPr>
        <w:t>R</w:t>
      </w:r>
      <w:r w:rsidR="008D334C">
        <w:rPr>
          <w:rFonts w:ascii="Times New Roman" w:hAnsi="Times New Roman" w:cs="B Nazanin" w:hint="cs"/>
          <w:sz w:val="24"/>
          <w:szCs w:val="28"/>
          <w:rtl/>
          <w:lang w:bidi="fa-IR"/>
        </w:rPr>
        <w:t xml:space="preserve"> (پکیج های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w:t>
      </w:r>
      <w:r w:rsidR="008D334C">
        <w:rPr>
          <w:rFonts w:ascii="Times New Roman" w:hAnsi="Times New Roman" w:cs="B Nazanin"/>
          <w:sz w:val="24"/>
          <w:szCs w:val="28"/>
          <w:lang w:bidi="fa-IR"/>
        </w:rPr>
        <w:t>iml</w:t>
      </w:r>
      <w:r w:rsidR="008D334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س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سا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می‌توان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یژگی‌ه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یگر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قاب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فس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نسب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د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ص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ند</w:t>
      </w:r>
      <w:r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7"/>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Alvarez-Melis&lt;/Author&gt;&lt;Year&gt;2018&lt;/Year&gt;&lt;RecNum&gt;37&lt;/RecNum&gt;&lt;DisplayText&gt;[46]&lt;/DisplayText&gt;&lt;record&gt;&lt;rec-number&gt;37&lt;/rec-number&gt;&lt;foreign-keys&gt;&lt;key app="EN" db-id="pxvwtpreqvwd2meestppd9vqaet5vttawvvf" timestamp="169860679</w:instrText>
      </w:r>
      <w:r w:rsidR="00F33E98">
        <w:rPr>
          <w:rFonts w:ascii="Times New Roman" w:hAnsi="Times New Roman" w:cs="B Nazanin"/>
          <w:sz w:val="24"/>
          <w:szCs w:val="28"/>
          <w:rtl/>
          <w:lang w:bidi="fa-IR"/>
        </w:rPr>
        <w:instrText>8"&gt;37&lt;/</w:instrText>
      </w:r>
      <w:r w:rsidR="00F33E98">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6]</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20FD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00620FD1">
        <w:rPr>
          <w:rFonts w:ascii="Times New Roman" w:hAnsi="Times New Roman" w:cs="B Nazanin" w:hint="cs"/>
          <w:sz w:val="24"/>
          <w:szCs w:val="28"/>
          <w:rtl/>
          <w:lang w:bidi="fa-IR"/>
        </w:rPr>
        <w:t>عی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8"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8"/>
    </w:p>
    <w:p w:rsidR="00E17967" w:rsidRPr="003A19F2" w:rsidRDefault="00E17967"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CA7698">
        <w:rPr>
          <w:rFonts w:ascii="Times New Roman" w:hAnsi="Times New Roman" w:cs="B Nazanin" w:hint="cs"/>
          <w:sz w:val="24"/>
          <w:szCs w:val="28"/>
          <w:rtl/>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103FCD" w:rsidRDefault="00E17967" w:rsidP="00CA7698">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10 درص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CA7698">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103FCD">
        <w:rPr>
          <w:rFonts w:ascii="Times New Roman" w:hAnsi="Times New Roman" w:cs="B Nazanin" w:hint="cs"/>
          <w:b/>
          <w:bCs/>
          <w:sz w:val="24"/>
          <w:szCs w:val="28"/>
          <w:rtl/>
          <w:lang w:bidi="fa-IR"/>
        </w:rPr>
        <w:t>توضیح</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لا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اقع</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وچک‌ترین</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د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قاد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یژگ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وصی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کند</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ب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روج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از</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عریف‌شد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دهد</w:t>
      </w:r>
      <w:r w:rsidRPr="00103FCD">
        <w:rPr>
          <w:rFonts w:ascii="Times New Roman" w:hAnsi="Times New Roman" w:cs="B Nazanin"/>
          <w:b/>
          <w:bCs/>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25567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 واقع 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س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س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لی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ود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مرکز</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ث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نج</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یل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ژاپ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قت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مور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ط</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فر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ایت</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داز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و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ده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ر</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تو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ی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تفاق</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یفت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ند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ج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فاو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گون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ستی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ن</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ذار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B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A77965">
        <w:rPr>
          <w:rFonts w:ascii="Times New Roman" w:hAnsi="Times New Roman" w:cs="B Nazanin" w:hint="cs"/>
          <w:b/>
          <w:bCs/>
          <w:sz w:val="24"/>
          <w:szCs w:val="28"/>
          <w:rtl/>
          <w:lang w:bidi="fa-IR"/>
        </w:rPr>
        <w:t>یک</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نمون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خلا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واقع،</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بینی</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ز</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عری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شد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ر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ح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مکان</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ب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دقت</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ولی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کند</w:t>
      </w:r>
      <w:r w:rsidRPr="00A77965">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B56BD0">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یک</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ی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شا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نمون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ربوط</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قاد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ش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004A06B0" w:rsidRPr="001344E2">
        <w:rPr>
          <w:rFonts w:ascii="Times New Roman" w:hAnsi="Times New Roman" w:cs="B Nazanin"/>
          <w:b/>
          <w:bCs/>
          <w:sz w:val="24"/>
          <w:szCs w:val="28"/>
          <w:rtl/>
          <w:lang w:bidi="fa-IR"/>
        </w:rPr>
        <w:t>‌ها</w:t>
      </w:r>
      <w:r w:rsidRPr="001344E2">
        <w:rPr>
          <w:rFonts w:ascii="Times New Roman" w:hAnsi="Times New Roman" w:cs="B Nazanin" w:hint="cs"/>
          <w:b/>
          <w:bCs/>
          <w:sz w:val="24"/>
          <w:szCs w:val="28"/>
          <w:rtl/>
          <w:lang w:bidi="fa-IR"/>
        </w:rPr>
        <w:t>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متر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ر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غی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ده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00255676">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56BD0">
        <w:rPr>
          <w:rFonts w:ascii="Times New Roman" w:hAnsi="Times New Roman" w:cs="B Nazanin" w:hint="cs"/>
          <w:sz w:val="24"/>
          <w:szCs w:val="28"/>
          <w:rtl/>
          <w:lang w:bidi="fa-IR"/>
        </w:rPr>
        <w:t xml:space="preserve">بین </w:t>
      </w:r>
      <w:r w:rsidR="00B56BD0" w:rsidRPr="00B56BD0">
        <w:rPr>
          <w:rFonts w:ascii="Times New Roman" w:hAnsi="Times New Roman" w:cs="B Nazanin" w:hint="cs"/>
          <w:sz w:val="24"/>
          <w:szCs w:val="28"/>
          <w:rtl/>
          <w:lang w:bidi="fa-IR"/>
        </w:rPr>
        <w:t>مثال</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خلاف</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اقع</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 xml:space="preserve">واقعی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56BD0">
        <w:rPr>
          <w:rFonts w:ascii="Times New Roman" w:hAnsi="Times New Roman" w:cs="B Nazanin" w:hint="cs"/>
          <w:sz w:val="24"/>
          <w:szCs w:val="28"/>
          <w:rtl/>
          <w:lang w:bidi="fa-IR"/>
        </w:rPr>
        <w:t xml:space="preserve">. </w:t>
      </w:r>
    </w:p>
    <w:p w:rsidR="00E17967" w:rsidRPr="003A19F2" w:rsidRDefault="00E17967" w:rsidP="001344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مطلوب</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ست</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چندی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وضیح</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تنو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یجا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CA7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CA7698">
        <w:rPr>
          <w:rFonts w:ascii="Times New Roman" w:hAnsi="Times New Roman" w:cs="B Nazanin" w:hint="cs"/>
          <w:b/>
          <w:bCs/>
          <w:sz w:val="24"/>
          <w:szCs w:val="28"/>
          <w:rtl/>
          <w:lang w:bidi="fa-IR"/>
        </w:rPr>
        <w:t>یک</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نمون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خلاف</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واقع</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باید</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حاوی </w:t>
      </w:r>
      <w:r w:rsidRPr="00CA7698">
        <w:rPr>
          <w:rFonts w:ascii="Times New Roman" w:hAnsi="Times New Roman" w:cs="B Nazanin" w:hint="cs"/>
          <w:b/>
          <w:bCs/>
          <w:sz w:val="24"/>
          <w:szCs w:val="28"/>
          <w:rtl/>
          <w:lang w:bidi="fa-IR"/>
        </w:rPr>
        <w:t>مقادیر</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ویژگی </w:t>
      </w:r>
      <w:r w:rsidRPr="00CA7698">
        <w:rPr>
          <w:rFonts w:ascii="Times New Roman" w:hAnsi="Times New Roman" w:cs="B Nazanin" w:hint="cs"/>
          <w:b/>
          <w:bCs/>
          <w:sz w:val="24"/>
          <w:szCs w:val="28"/>
          <w:rtl/>
          <w:lang w:bidi="fa-IR"/>
        </w:rPr>
        <w:t>ک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محتمل</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است</w:t>
      </w:r>
      <w:r w:rsidR="007F57AC" w:rsidRPr="00CA7698">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ت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39"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Wachter&lt;/Author&gt;&lt;Year&gt;2017&lt;/Year&gt;&lt;RecNum&gt;70&lt;/RecNum&gt;&lt;DisplayText&gt;Wachter, Mittelstadt [48]&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Wachter, Mittelstadt [48]</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Dandl&lt;/Author&gt;&lt;Year&gt;2020&lt;/Year&gt;&lt;RecNum&gt;50&lt;/RecNum&gt;&lt;DisplayText&gt;Dandl, Molnar [49]&lt;/DisplayText&gt;&lt;record&gt;&lt;rec-number&gt;50&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Dandl, Molnar [49]</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Default="00614D23" w:rsidP="00614D2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Wachter&lt;/Author&gt;&lt;Year&gt;2017&lt;/Year&gt;&lt;RecNum&gt;70&lt;/RecNum&gt;&lt;DisplayText&gt;Wachter, Mittelstadt [48]&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Wachter, Mittelstadt [48]</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ساندن</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w:t>
      </w:r>
      <w:r w:rsidR="00E17967" w:rsidRPr="003A19F2">
        <w:rPr>
          <w:rFonts w:ascii="Times New Roman" w:hAnsi="Times New Roman" w:cs="B Nazanin"/>
          <w:sz w:val="24"/>
          <w:szCs w:val="28"/>
          <w:lang w:bidi="fa-IR"/>
        </w:rPr>
        <w:t>:</w:t>
      </w:r>
    </w:p>
    <w:p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rsidR="00E17967" w:rsidRDefault="00E17967" w:rsidP="00614D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614D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w:t>
      </w:r>
      <w:r w:rsidR="00614D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614D23" w:rsidRPr="003A19F2" w:rsidRDefault="00614D23"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r>
                            <w:rPr>
                              <w:rFonts w:ascii="Cambria Math" w:hAnsi="Cambria Math" w:cs="B Nazanin"/>
                              <w:sz w:val="24"/>
                              <w:szCs w:val="28"/>
                              <w:lang w:bidi="fa-IR"/>
                            </w:rPr>
                            <m:t>.</m:t>
                          </m:r>
                          <m:r>
                            <w:rPr>
                              <w:rFonts w:ascii="Cambria Math" w:hAnsi="Cambria Math" w:cs="B Nazanin"/>
                              <w:sz w:val="24"/>
                              <w:szCs w:val="28"/>
                              <w:lang w:bidi="fa-IR"/>
                            </w:rPr>
                            <m:t>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rsidR="00E17967" w:rsidRPr="003A19F2" w:rsidRDefault="00E17967" w:rsidP="002353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2353A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D</w:t>
      </w:r>
      <w:r w:rsidR="002353A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206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2069BA" w:rsidRPr="003A19F2" w:rsidRDefault="002069BA"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rsidR="00E17967" w:rsidRDefault="00E17967" w:rsidP="002069BA">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2069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DAM</w:t>
      </w:r>
      <w:r w:rsidR="002069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002069BA">
        <w:rPr>
          <w:rFonts w:ascii="Times New Roman" w:hAnsi="Times New Roman" w:cs="B Nazanin" w:hint="cs"/>
          <w:sz w:val="24"/>
          <w:szCs w:val="28"/>
          <w:rtl/>
          <w:lang w:bidi="fa-IR"/>
        </w:rPr>
        <w:t>):</w:t>
      </w:r>
    </w:p>
    <w:p w:rsidR="002069BA" w:rsidRPr="003A19F2"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3177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31776D">
        <w:rPr>
          <w:rFonts w:ascii="Times New Roman" w:hAnsi="Times New Roman" w:cs="B Nazanin" w:hint="cs"/>
          <w:sz w:val="24"/>
          <w:szCs w:val="28"/>
          <w:rtl/>
          <w:lang w:bidi="fa-IR"/>
        </w:rPr>
        <w:t xml:space="preserve"> </w:t>
      </w:r>
      <w:r w:rsidR="00E17967" w:rsidRPr="003A19F2">
        <w:rPr>
          <w:rFonts w:ascii="Times New Roman" w:hAnsi="Times New Roman" w:cs="B Nazanin"/>
          <w:sz w:val="24"/>
          <w:szCs w:val="28"/>
          <w:lang w:bidi="fa-IR"/>
        </w:rPr>
        <w:t>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31776D">
        <w:rPr>
          <w:rFonts w:ascii="Times New Roman" w:hAnsi="Times New Roman" w:cs="B Nazanin" w:hint="cs"/>
          <w:sz w:val="24"/>
          <w:szCs w:val="28"/>
          <w:rtl/>
          <w:lang w:bidi="fa-IR"/>
        </w:rPr>
        <w:t>خطا</w:t>
      </w:r>
      <w:bookmarkStart w:id="140" w:name="_GoBack"/>
      <w:bookmarkEnd w:id="140"/>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افزایش</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دادن</w:t>
      </w:r>
      <w:r w:rsidRPr="0031776D">
        <w:rPr>
          <w:rFonts w:ascii="Times New Roman" w:hAnsi="Times New Roman" w:cs="B Nazanin"/>
          <w:sz w:val="24"/>
          <w:szCs w:val="28"/>
          <w:lang w:bidi="fa-IR"/>
        </w:rPr>
        <w:t xml:space="preserve"> </w:t>
      </w:r>
      <w:r w:rsidRPr="0031776D">
        <w:rPr>
          <w:rFonts w:ascii="Times New Roman" w:hAnsi="Times New Roman" w:cs="B Nazanin" w:hint="eastAsia"/>
          <w:sz w:val="24"/>
          <w:szCs w:val="28"/>
          <w:lang w:bidi="fa-IR"/>
        </w:rPr>
        <w:t>λ</w:t>
      </w:r>
      <w:r w:rsidR="007F57AC" w:rsidRPr="0031776D">
        <w:rPr>
          <w:rFonts w:ascii="Times New Roman" w:hAnsi="Times New Roman" w:cs="B Nazanin"/>
          <w:sz w:val="24"/>
          <w:szCs w:val="28"/>
          <w:lang w:bidi="fa-IR"/>
        </w:rPr>
        <w:t>.</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فعلی</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عنوان</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نقط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شرو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ین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نید</w:t>
      </w:r>
      <w:r w:rsidRPr="0031776D">
        <w:rPr>
          <w:rFonts w:ascii="Times New Roman" w:hAnsi="Times New Roman" w:cs="B Nazanin"/>
          <w:sz w:val="24"/>
          <w:szCs w:val="28"/>
          <w:lang w:bidi="fa-IR"/>
        </w:rPr>
        <w:t>.</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حداقل</w:t>
      </w:r>
      <w:r w:rsidRPr="0031776D">
        <w:rPr>
          <w:rFonts w:ascii="Times New Roman" w:hAnsi="Times New Roman" w:cs="B Nazanin"/>
          <w:sz w:val="24"/>
          <w:szCs w:val="28"/>
          <w:rtl/>
          <w:lang w:bidi="fa-IR"/>
        </w:rPr>
        <w:t xml:space="preserve"> </w:t>
      </w:r>
      <w:r w:rsidR="00F5181D" w:rsidRPr="0031776D">
        <w:rPr>
          <w:rFonts w:ascii="Times New Roman" w:hAnsi="Times New Roman" w:cs="B Nazanin" w:hint="cs"/>
          <w:sz w:val="24"/>
          <w:szCs w:val="28"/>
          <w:rtl/>
          <w:lang w:bidi="fa-IR"/>
        </w:rPr>
        <w:t>می‌</w:t>
      </w:r>
      <w:r w:rsidRPr="0031776D">
        <w:rPr>
          <w:rFonts w:ascii="Times New Roman" w:hAnsi="Times New Roman" w:cs="B Nazanin" w:hint="cs"/>
          <w:sz w:val="24"/>
          <w:szCs w:val="28"/>
          <w:rtl/>
          <w:lang w:bidi="fa-IR"/>
        </w:rPr>
        <w:t>رساند،</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رگردانید</w:t>
      </w:r>
      <w:r w:rsidRPr="0031776D">
        <w:rPr>
          <w:rFonts w:ascii="Times New Roman" w:hAnsi="Times New Roman" w:cs="B Nazanin"/>
          <w:sz w:val="24"/>
          <w:szCs w:val="28"/>
          <w:lang w:bidi="fa-IR"/>
        </w:rPr>
        <w:t>.</w:t>
      </w:r>
    </w:p>
    <w:p w:rsidR="00E17967" w:rsidRPr="003A19F2" w:rsidRDefault="00B92D3C"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Deb&lt;/Author&gt;&lt;Year&gt;2002&lt;/Year&gt;&lt;RecNum&gt;51&lt;/RecNum&gt;&lt;DisplayText&gt;[50]&lt;/DisplayText&gt;&lt;record&gt;&lt;rec-number&gt;51&lt;/rec-number&gt;&lt;foreign-keys&gt;&lt;key app="EN" db-id="pxvwtpreqvwd2meestppd9vqaet5vttawvvf" timestamp="1698607449"&gt;51&lt;/key</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F33E98">
        <w:rPr>
          <w:rFonts w:ascii="Times New Roman" w:hAnsi="Times New Roman" w:cs="B Nazanin"/>
          <w:sz w:val="24"/>
          <w:szCs w:val="28"/>
          <w:rtl/>
          <w:lang w:bidi="fa-IR"/>
        </w:rPr>
        <w:instrText>82-197&lt;/</w:instrText>
      </w:r>
      <w:r w:rsidR="00F33E98">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0]</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Van Looveren&lt;/Author&gt;&lt;Year&gt;2021&lt;/Year&gt;&lt;RecNum&gt;87&lt;/RecNum&gt;&lt;DisplayText&gt;[51]&lt;/DisplayText&gt;&lt;record&gt;&lt;rec-number&gt;87&lt;/rec-number&gt;&lt;foreign-keys&gt;&lt;key app="EN" db-id="pxvwtpreqvwd2meestppd9vqaet5vttawvvf" timestamp="1699200807</w:instrText>
      </w:r>
      <w:r w:rsidR="00F33E98">
        <w:rPr>
          <w:rFonts w:ascii="Times New Roman" w:hAnsi="Times New Roman" w:cs="B Nazanin"/>
          <w:sz w:val="24"/>
          <w:szCs w:val="28"/>
          <w:rtl/>
          <w:lang w:bidi="fa-IR"/>
        </w:rPr>
        <w:instrText>"&gt;87&lt;/</w:instrText>
      </w:r>
      <w:r w:rsidR="00F33E98">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rimi&lt;/Author&gt;&lt;Year&gt;2020&lt;/Year&gt;&lt;RecNum&gt;74&lt;/RecNum&gt;&lt;DisplayText&gt;Karimi, Barthe [52]&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rimi, Barthe [52]</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Mothilal&lt;/Author&gt;&lt;Year&gt;2020&lt;/Year&gt;&lt;RecNum&gt;75&lt;/RecNum&gt;&lt;DisplayText&gt;Mothilal, Sharma [53]&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Mothilal, Sharma [53]</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augel&lt;/Author&gt;&lt;Year&gt;2017&lt;/Year&gt;&lt;RecNum&gt;76&lt;/RecNum&gt;&lt;DisplayText&gt;Laugel, Lesot [54]&lt;/DisplayText&gt;&lt;record&gt;&lt;rec-number&gt;76&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augel, Lesot [54]</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Ribeiro&lt;/Author&gt;&lt;Year&gt;2018&lt;/Year&gt;&lt;RecNum&gt;77&lt;/RecNum&gt;&lt;DisplayText&gt;Ribeiro, Singh [55]&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F33E98">
        <w:rPr>
          <w:rFonts w:ascii="Times New Roman" w:hAnsi="Times New Roman" w:cs="B Nazanin"/>
          <w:sz w:val="24"/>
          <w:szCs w:val="28"/>
          <w:rtl/>
          <w:lang w:bidi="fa-IR"/>
        </w:rPr>
        <w:instrText>3468&lt;/</w:instrText>
      </w:r>
      <w:r w:rsidR="00F33E98">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Ribeiro, Singh [55]</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6]&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F33E98">
        <w:rPr>
          <w:rFonts w:ascii="Times New Roman" w:hAnsi="Times New Roman" w:cs="B Nazanin"/>
          <w:sz w:val="24"/>
          <w:szCs w:val="28"/>
          <w:rtl/>
          <w:lang w:bidi="fa-IR"/>
        </w:rPr>
        <w:instrText>&gt;</w:instrText>
      </w:r>
      <w:r w:rsidR="00F33E98">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n and Kalyanakrishnan [56]</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hapley&lt;/Author&gt;&lt;Year&gt;1953&lt;/Year&gt;&lt;RecNum&gt;79&lt;/RecNum&gt;&lt;DisplayText&gt;Shapley [57]&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F33E98">
        <w:rPr>
          <w:rFonts w:ascii="Times New Roman" w:hAnsi="Times New Roman" w:cs="B Nazanin"/>
          <w:sz w:val="24"/>
          <w:szCs w:val="28"/>
          <w:rtl/>
          <w:lang w:bidi="fa-IR"/>
        </w:rPr>
        <w:instrText xml:space="preserve"> 307</w:instrText>
      </w:r>
      <w:r w:rsidR="00F33E98">
        <w:rPr>
          <w:rFonts w:ascii="Sakkal Majalla" w:hAnsi="Sakkal Majalla" w:cs="Sakkal Majalla" w:hint="cs"/>
          <w:sz w:val="24"/>
          <w:szCs w:val="28"/>
          <w:rtl/>
          <w:lang w:bidi="fa-IR"/>
        </w:rPr>
        <w:instrText>–</w:instrText>
      </w:r>
      <w:r w:rsidR="00F33E98">
        <w:rPr>
          <w:rFonts w:ascii="Times New Roman" w:hAnsi="Times New Roman" w:cs="B Nazanin"/>
          <w:sz w:val="24"/>
          <w:szCs w:val="28"/>
          <w:rtl/>
          <w:lang w:bidi="fa-IR"/>
        </w:rPr>
        <w:instrText>317&lt;/</w:instrText>
      </w:r>
      <w:r w:rsidR="00F33E98">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hapley [57]</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8]&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Štrumbelj and Kononenko [58]</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taniak&lt;/Author&gt;&lt;Year&gt;2018&lt;/Year&gt;&lt;RecNum&gt;86&lt;/RecNum&gt;&lt;DisplayText&gt;[62]&lt;/DisplayText&gt;&lt;record&gt;&lt;rec-number&gt;86&lt;/rec-number&gt;&lt;foreign-keys&gt;&lt;key app="EN" db-id="pxvwtpreqvwd2meestppd9vqaet5vttawvvf" timestamp="1699199487"&gt;86&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62]</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8&lt;/Year&gt;&lt;RecNum&gt;83&lt;/RecNum&gt;&lt;DisplayText&gt;Lundberg, Erion [63]&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Erion [63]</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614D23" w:rsidRPr="00614D23" w:rsidRDefault="00F25ACC" w:rsidP="00614D23">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614D23" w:rsidRPr="00614D23">
        <w:rPr>
          <w:rtl/>
        </w:rPr>
        <w:t>1.</w:t>
      </w:r>
      <w:r w:rsidR="00614D23" w:rsidRPr="00614D23">
        <w:rPr>
          <w:rtl/>
        </w:rPr>
        <w:tab/>
      </w:r>
      <w:r w:rsidR="00614D23" w:rsidRPr="00614D23">
        <w:t xml:space="preserve">Hastie, T., et al., </w:t>
      </w:r>
      <w:r w:rsidR="00614D23" w:rsidRPr="00614D23">
        <w:rPr>
          <w:i/>
        </w:rPr>
        <w:t>The elements of statistical learning: data mining, inference, and prediction</w:t>
      </w:r>
      <w:r w:rsidR="00614D23" w:rsidRPr="00614D23">
        <w:t>. Vol. 2. 2009: Springer.</w:t>
      </w:r>
    </w:p>
    <w:p w:rsidR="00614D23" w:rsidRPr="00614D23" w:rsidRDefault="00614D23" w:rsidP="00614D23">
      <w:pPr>
        <w:pStyle w:val="EndNoteBibliography"/>
        <w:spacing w:after="0"/>
        <w:ind w:left="720" w:hanging="720"/>
        <w:rPr>
          <w:rtl/>
        </w:rPr>
      </w:pPr>
      <w:r w:rsidRPr="00614D23">
        <w:rPr>
          <w:rtl/>
        </w:rPr>
        <w:t>2.</w:t>
      </w:r>
      <w:r w:rsidRPr="00614D23">
        <w:rPr>
          <w:rtl/>
        </w:rPr>
        <w:tab/>
      </w:r>
      <w:r w:rsidRPr="00614D23">
        <w:rPr>
          <w:i/>
        </w:rPr>
        <w:t>Definition of Algorithm.</w:t>
      </w:r>
      <w:r w:rsidRPr="00614D23">
        <w:t xml:space="preserve"> 2017; Available from: </w:t>
      </w:r>
      <w:hyperlink r:id="rId129" w:history="1">
        <w:r w:rsidRPr="00614D23">
          <w:rPr>
            <w:rStyle w:val="Hyperlink"/>
          </w:rPr>
          <w:t>https://www.merriam-webster.com/dictionary/algorithm</w:t>
        </w:r>
      </w:hyperlink>
      <w:r w:rsidRPr="00614D23">
        <w:t>.</w:t>
      </w:r>
    </w:p>
    <w:p w:rsidR="00614D23" w:rsidRPr="00614D23" w:rsidRDefault="00614D23" w:rsidP="00614D23">
      <w:pPr>
        <w:pStyle w:val="EndNoteBibliography"/>
        <w:spacing w:after="0"/>
        <w:ind w:left="720" w:hanging="720"/>
        <w:rPr>
          <w:rtl/>
        </w:rPr>
      </w:pPr>
      <w:r w:rsidRPr="00614D23">
        <w:rPr>
          <w:rtl/>
        </w:rPr>
        <w:t>3.</w:t>
      </w:r>
      <w:r w:rsidRPr="00614D23">
        <w:rPr>
          <w:rtl/>
        </w:rPr>
        <w:tab/>
      </w:r>
      <w:r w:rsidRPr="00614D23">
        <w:t xml:space="preserve">Miller, T., </w:t>
      </w:r>
      <w:r w:rsidRPr="00614D23">
        <w:rPr>
          <w:i/>
        </w:rPr>
        <w:t>Explanation</w:t>
      </w:r>
      <w:r w:rsidRPr="00614D23">
        <w:rPr>
          <w:i/>
          <w:rtl/>
        </w:rPr>
        <w:t xml:space="preserve"> </w:t>
      </w:r>
      <w:r w:rsidRPr="00614D23">
        <w:rPr>
          <w:i/>
        </w:rPr>
        <w:t>in artificial intelligence: Insights from the social sciences.</w:t>
      </w:r>
      <w:r w:rsidRPr="00614D23">
        <w:t xml:space="preserve"> Artificial intelligence, 2019. </w:t>
      </w:r>
      <w:r w:rsidRPr="00614D23">
        <w:rPr>
          <w:b/>
        </w:rPr>
        <w:t>267</w:t>
      </w:r>
      <w:r w:rsidRPr="00614D23">
        <w:t>: p. 1-38.</w:t>
      </w:r>
    </w:p>
    <w:p w:rsidR="00614D23" w:rsidRPr="00614D23" w:rsidRDefault="00614D23" w:rsidP="00614D23">
      <w:pPr>
        <w:pStyle w:val="EndNoteBibliography"/>
        <w:spacing w:after="0"/>
        <w:ind w:left="720" w:hanging="720"/>
        <w:rPr>
          <w:rtl/>
        </w:rPr>
      </w:pPr>
      <w:r w:rsidRPr="00614D23">
        <w:rPr>
          <w:rtl/>
        </w:rPr>
        <w:t>4.</w:t>
      </w:r>
      <w:r w:rsidRPr="00614D23">
        <w:rPr>
          <w:rtl/>
        </w:rPr>
        <w:tab/>
      </w:r>
      <w:r w:rsidRPr="00614D23">
        <w:t xml:space="preserve">Kim, B., R. Khanna, and O.O. Koyejo, </w:t>
      </w:r>
      <w:r w:rsidRPr="00614D23">
        <w:rPr>
          <w:i/>
        </w:rPr>
        <w:t>Examples are not enough, learn to criticize! criticism for interpretability.</w:t>
      </w:r>
      <w:r w:rsidRPr="00614D23">
        <w:t xml:space="preserve"> Advances in neural information processing systems, 2016. </w:t>
      </w:r>
      <w:r w:rsidRPr="00614D23">
        <w:rPr>
          <w:b/>
        </w:rPr>
        <w:t>29</w:t>
      </w:r>
      <w:r w:rsidRPr="00614D23">
        <w:t>.</w:t>
      </w:r>
    </w:p>
    <w:p w:rsidR="00614D23" w:rsidRPr="00614D23" w:rsidRDefault="00614D23" w:rsidP="00614D23">
      <w:pPr>
        <w:pStyle w:val="EndNoteBibliography"/>
        <w:spacing w:after="0"/>
        <w:ind w:left="720" w:hanging="720"/>
        <w:rPr>
          <w:rtl/>
        </w:rPr>
      </w:pPr>
      <w:r w:rsidRPr="00614D23">
        <w:rPr>
          <w:rtl/>
        </w:rPr>
        <w:t>5.</w:t>
      </w:r>
      <w:r w:rsidRPr="00614D23">
        <w:rPr>
          <w:rtl/>
        </w:rPr>
        <w:tab/>
      </w:r>
      <w:r w:rsidRPr="00614D23">
        <w:t xml:space="preserve">Murdoch, W.J., et al., </w:t>
      </w:r>
      <w:r w:rsidRPr="00614D23">
        <w:rPr>
          <w:i/>
        </w:rPr>
        <w:t>Definitions, methods, and applications in interpretable machine learning.</w:t>
      </w:r>
      <w:r w:rsidRPr="00614D23">
        <w:t xml:space="preserve"> Proceedings of the National Academy of Sciences, 2019. </w:t>
      </w:r>
      <w:r w:rsidRPr="00614D23">
        <w:rPr>
          <w:b/>
        </w:rPr>
        <w:t>116</w:t>
      </w:r>
      <w:r w:rsidRPr="00614D23">
        <w:t>(44): p. 22071-22080.</w:t>
      </w:r>
    </w:p>
    <w:p w:rsidR="00614D23" w:rsidRPr="00614D23" w:rsidRDefault="00614D23" w:rsidP="00614D23">
      <w:pPr>
        <w:pStyle w:val="EndNoteBibliography"/>
        <w:spacing w:after="0"/>
        <w:ind w:left="720" w:hanging="720"/>
        <w:rPr>
          <w:rtl/>
        </w:rPr>
      </w:pPr>
      <w:r w:rsidRPr="00614D23">
        <w:rPr>
          <w:rtl/>
        </w:rPr>
        <w:t>6.</w:t>
      </w:r>
      <w:r w:rsidRPr="00614D23">
        <w:rPr>
          <w:rtl/>
        </w:rPr>
        <w:tab/>
      </w:r>
      <w:r w:rsidRPr="00614D23">
        <w:t xml:space="preserve">Doshi-Velez, F. and B. Kim, </w:t>
      </w:r>
      <w:r w:rsidRPr="00614D23">
        <w:rPr>
          <w:i/>
        </w:rPr>
        <w:t>Towards a rigorous science of interpretable machine learning.</w:t>
      </w:r>
      <w:r w:rsidRPr="00614D23">
        <w:t xml:space="preserve"> arXiv preprint arXiv:1702.08608, 2017.</w:t>
      </w:r>
    </w:p>
    <w:p w:rsidR="00614D23" w:rsidRPr="00614D23" w:rsidRDefault="00614D23" w:rsidP="00614D23">
      <w:pPr>
        <w:pStyle w:val="EndNoteBibliography"/>
        <w:spacing w:after="0"/>
        <w:ind w:left="720" w:hanging="720"/>
        <w:rPr>
          <w:rtl/>
        </w:rPr>
      </w:pPr>
      <w:r w:rsidRPr="00614D23">
        <w:rPr>
          <w:rtl/>
        </w:rPr>
        <w:t>7.</w:t>
      </w:r>
      <w:r w:rsidRPr="00614D23">
        <w:rPr>
          <w:rtl/>
        </w:rPr>
        <w:tab/>
      </w:r>
      <w:r w:rsidRPr="00614D23">
        <w:t xml:space="preserve">Heider, F. and M. Simmel, </w:t>
      </w:r>
      <w:r w:rsidRPr="00614D23">
        <w:rPr>
          <w:i/>
        </w:rPr>
        <w:t>An experimental study of apparent behavior.</w:t>
      </w:r>
      <w:r w:rsidRPr="00614D23">
        <w:t xml:space="preserve"> The American journal of psychology, 1944. </w:t>
      </w:r>
      <w:r w:rsidRPr="00614D23">
        <w:rPr>
          <w:b/>
        </w:rPr>
        <w:t>57</w:t>
      </w:r>
      <w:r w:rsidRPr="00614D23">
        <w:t>(2): p. 243-259.</w:t>
      </w:r>
    </w:p>
    <w:p w:rsidR="00614D23" w:rsidRPr="00614D23" w:rsidRDefault="00614D23" w:rsidP="00614D23">
      <w:pPr>
        <w:pStyle w:val="EndNoteBibliography"/>
        <w:spacing w:after="0"/>
        <w:ind w:left="720" w:hanging="720"/>
        <w:rPr>
          <w:rtl/>
        </w:rPr>
      </w:pPr>
      <w:r w:rsidRPr="00614D23">
        <w:rPr>
          <w:rtl/>
        </w:rPr>
        <w:t>8.</w:t>
      </w:r>
      <w:r w:rsidRPr="00614D23">
        <w:rPr>
          <w:rtl/>
        </w:rPr>
        <w:tab/>
      </w:r>
      <w:r w:rsidRPr="00614D23">
        <w:t xml:space="preserve">Lipton, Z.C., </w:t>
      </w:r>
      <w:r w:rsidRPr="00614D23">
        <w:rPr>
          <w:i/>
        </w:rPr>
        <w:t>The mythos of model interpretability: In machine learning, the concept of interpretability is both important and slippery.</w:t>
      </w:r>
      <w:r w:rsidRPr="00614D23">
        <w:t xml:space="preserve"> Queue, 2018. </w:t>
      </w:r>
      <w:r w:rsidRPr="00614D23">
        <w:rPr>
          <w:b/>
        </w:rPr>
        <w:t>16</w:t>
      </w:r>
      <w:r w:rsidRPr="00614D23">
        <w:t>(3): p. 31-57.</w:t>
      </w:r>
    </w:p>
    <w:p w:rsidR="00614D23" w:rsidRPr="00614D23" w:rsidRDefault="00614D23" w:rsidP="00614D23">
      <w:pPr>
        <w:pStyle w:val="EndNoteBibliography"/>
        <w:spacing w:after="0"/>
        <w:ind w:left="720" w:hanging="720"/>
        <w:rPr>
          <w:rtl/>
        </w:rPr>
      </w:pPr>
      <w:r w:rsidRPr="00614D23">
        <w:rPr>
          <w:rtl/>
        </w:rPr>
        <w:t>9.</w:t>
      </w:r>
      <w:r w:rsidRPr="00614D23">
        <w:rPr>
          <w:rtl/>
        </w:rPr>
        <w:tab/>
      </w:r>
      <w:r w:rsidRPr="00614D23">
        <w:t xml:space="preserve">Robnik-Šikonja, M. and M. Bohanec, </w:t>
      </w:r>
      <w:r w:rsidRPr="00614D23">
        <w:rPr>
          <w:i/>
        </w:rPr>
        <w:t>Perturbation-based explanations of prediction models.</w:t>
      </w:r>
      <w:r w:rsidRPr="00614D23">
        <w:t xml:space="preserve"> Human and Machine Learning: Visible, Explainable, Trustworthy and Transparent, 2018: p. 159-175.</w:t>
      </w:r>
    </w:p>
    <w:p w:rsidR="00614D23" w:rsidRPr="00614D23" w:rsidRDefault="00614D23" w:rsidP="00614D23">
      <w:pPr>
        <w:pStyle w:val="EndNoteBibliography"/>
        <w:spacing w:after="0"/>
        <w:ind w:left="720" w:hanging="720"/>
        <w:rPr>
          <w:rtl/>
        </w:rPr>
      </w:pPr>
      <w:r w:rsidRPr="00614D23">
        <w:rPr>
          <w:rtl/>
        </w:rPr>
        <w:t>10.</w:t>
      </w:r>
      <w:r w:rsidRPr="00614D23">
        <w:rPr>
          <w:rtl/>
        </w:rPr>
        <w:tab/>
      </w:r>
      <w:r w:rsidRPr="00614D23">
        <w:t xml:space="preserve">Lipton, P., </w:t>
      </w:r>
      <w:r w:rsidRPr="00614D23">
        <w:rPr>
          <w:i/>
        </w:rPr>
        <w:t>Contrastive explanation.</w:t>
      </w:r>
      <w:r w:rsidRPr="00614D23">
        <w:t xml:space="preserve"> Royal Institute of Philosophy Supplements, 1990. </w:t>
      </w:r>
      <w:r w:rsidRPr="00614D23">
        <w:rPr>
          <w:b/>
        </w:rPr>
        <w:t>27</w:t>
      </w:r>
      <w:r w:rsidRPr="00614D23">
        <w:t>: p. 247-266.</w:t>
      </w:r>
    </w:p>
    <w:p w:rsidR="00614D23" w:rsidRPr="00614D23" w:rsidRDefault="00614D23" w:rsidP="00614D23">
      <w:pPr>
        <w:pStyle w:val="EndNoteBibliography"/>
        <w:spacing w:after="0"/>
        <w:ind w:left="720" w:hanging="720"/>
        <w:rPr>
          <w:rtl/>
        </w:rPr>
      </w:pPr>
      <w:r w:rsidRPr="00614D23">
        <w:rPr>
          <w:rtl/>
        </w:rPr>
        <w:t>11.</w:t>
      </w:r>
      <w:r w:rsidRPr="00614D23">
        <w:rPr>
          <w:rtl/>
        </w:rPr>
        <w:tab/>
      </w:r>
      <w:r w:rsidRPr="00614D23">
        <w:t xml:space="preserve">Kahneman, D. and A. Tversky, </w:t>
      </w:r>
      <w:r w:rsidRPr="00614D23">
        <w:rPr>
          <w:i/>
        </w:rPr>
        <w:t>The simulation heuristic</w:t>
      </w:r>
      <w:r w:rsidRPr="00614D23">
        <w:t>. 1981: National Technical Information Service.</w:t>
      </w:r>
    </w:p>
    <w:p w:rsidR="00614D23" w:rsidRPr="00614D23" w:rsidRDefault="00614D23" w:rsidP="00614D23">
      <w:pPr>
        <w:pStyle w:val="EndNoteBibliography"/>
        <w:spacing w:after="0"/>
        <w:ind w:left="720" w:hanging="720"/>
        <w:rPr>
          <w:rtl/>
        </w:rPr>
      </w:pPr>
      <w:r w:rsidRPr="00614D23">
        <w:rPr>
          <w:rtl/>
        </w:rPr>
        <w:t>12.</w:t>
      </w:r>
      <w:r w:rsidRPr="00614D23">
        <w:rPr>
          <w:rtl/>
        </w:rPr>
        <w:tab/>
      </w:r>
      <w:r w:rsidRPr="00614D23">
        <w:t xml:space="preserve">Štrumbelj, E. and I. Kononenko. </w:t>
      </w:r>
      <w:r w:rsidRPr="00614D23">
        <w:rPr>
          <w:i/>
        </w:rPr>
        <w:t>A general method for visualizing and explaining black-box regression models</w:t>
      </w:r>
      <w:r w:rsidRPr="00614D23">
        <w:t xml:space="preserve">. in </w:t>
      </w:r>
      <w:r w:rsidRPr="00614D23">
        <w:rPr>
          <w:i/>
        </w:rPr>
        <w:t>Adaptive and Natural Computing Algorithms: 10th International Conference, ICANNGA 2011, Ljubljana, Slovenia, April 14-16, 2011, Proceedings, Part II 10</w:t>
      </w:r>
      <w:r w:rsidRPr="00614D23">
        <w:t>. 2011. Springer.</w:t>
      </w:r>
    </w:p>
    <w:p w:rsidR="00614D23" w:rsidRPr="00614D23" w:rsidRDefault="00614D23" w:rsidP="00614D23">
      <w:pPr>
        <w:pStyle w:val="EndNoteBibliography"/>
        <w:spacing w:after="0"/>
        <w:ind w:left="720" w:hanging="720"/>
        <w:rPr>
          <w:rtl/>
        </w:rPr>
      </w:pPr>
      <w:r w:rsidRPr="00614D23">
        <w:rPr>
          <w:rtl/>
        </w:rPr>
        <w:t>13.</w:t>
      </w:r>
      <w:r w:rsidRPr="00614D23">
        <w:rPr>
          <w:rtl/>
        </w:rPr>
        <w:tab/>
      </w:r>
      <w:r w:rsidRPr="00614D23">
        <w:t xml:space="preserve">Nickerson, R.S., </w:t>
      </w:r>
      <w:r w:rsidRPr="00614D23">
        <w:rPr>
          <w:i/>
        </w:rPr>
        <w:t>Confirmation bias: A ubiquitous phenomenon in many guises.</w:t>
      </w:r>
      <w:r w:rsidRPr="00614D23">
        <w:t xml:space="preserve"> Review of general psychology, 1998. </w:t>
      </w:r>
      <w:r w:rsidRPr="00614D23">
        <w:rPr>
          <w:b/>
        </w:rPr>
        <w:t>2</w:t>
      </w:r>
      <w:r w:rsidRPr="00614D23">
        <w:t>(2): p. 175-220.</w:t>
      </w:r>
    </w:p>
    <w:p w:rsidR="00614D23" w:rsidRPr="00614D23" w:rsidRDefault="00614D23" w:rsidP="00614D23">
      <w:pPr>
        <w:pStyle w:val="EndNoteBibliography"/>
        <w:spacing w:after="0"/>
        <w:ind w:left="720" w:hanging="720"/>
        <w:rPr>
          <w:rtl/>
        </w:rPr>
      </w:pPr>
      <w:r w:rsidRPr="00614D23">
        <w:rPr>
          <w:rtl/>
        </w:rPr>
        <w:t>14.</w:t>
      </w:r>
      <w:r w:rsidRPr="00614D23">
        <w:rPr>
          <w:rtl/>
        </w:rPr>
        <w:tab/>
      </w:r>
      <w:r w:rsidRPr="00614D23">
        <w:t xml:space="preserve">Fanaee-T, H. and J. Gama, </w:t>
      </w:r>
      <w:r w:rsidRPr="00614D23">
        <w:rPr>
          <w:i/>
        </w:rPr>
        <w:t>Event labeling combining ensemble</w:t>
      </w:r>
      <w:r w:rsidRPr="00614D23">
        <w:rPr>
          <w:i/>
          <w:rtl/>
        </w:rPr>
        <w:t xml:space="preserve"> </w:t>
      </w:r>
      <w:r w:rsidRPr="00614D23">
        <w:rPr>
          <w:i/>
        </w:rPr>
        <w:t>detectors and background knowledge.</w:t>
      </w:r>
      <w:r w:rsidRPr="00614D23">
        <w:t xml:space="preserve"> Progress in Artificial Intelligence, 2014. </w:t>
      </w:r>
      <w:r w:rsidRPr="00614D23">
        <w:rPr>
          <w:b/>
        </w:rPr>
        <w:t>2</w:t>
      </w:r>
      <w:r w:rsidRPr="00614D23">
        <w:t>: p. 113-127.</w:t>
      </w:r>
    </w:p>
    <w:p w:rsidR="00614D23" w:rsidRPr="00614D23" w:rsidRDefault="00614D23" w:rsidP="00614D23">
      <w:pPr>
        <w:pStyle w:val="EndNoteBibliography"/>
        <w:spacing w:after="0"/>
        <w:ind w:left="720" w:hanging="720"/>
        <w:rPr>
          <w:rtl/>
        </w:rPr>
      </w:pPr>
      <w:r w:rsidRPr="00614D23">
        <w:rPr>
          <w:rtl/>
        </w:rPr>
        <w:t>15.</w:t>
      </w:r>
      <w:r w:rsidRPr="00614D23">
        <w:rPr>
          <w:rtl/>
        </w:rPr>
        <w:tab/>
      </w:r>
      <w:r w:rsidRPr="00614D23">
        <w:t xml:space="preserve">Alberto, T.C., J.V. Lochter, and T.A. Almeida. </w:t>
      </w:r>
      <w:r w:rsidRPr="00614D23">
        <w:rPr>
          <w:i/>
        </w:rPr>
        <w:t>Tubespam: Comment spam filtering on youtube</w:t>
      </w:r>
      <w:r w:rsidRPr="00614D23">
        <w:t xml:space="preserve">. in </w:t>
      </w:r>
      <w:r w:rsidRPr="00614D23">
        <w:rPr>
          <w:i/>
        </w:rPr>
        <w:t>2015 IEEE 14th international conference on machine learning and applications (ICMLA)</w:t>
      </w:r>
      <w:r w:rsidRPr="00614D23">
        <w:t>. 2015. IEEE.</w:t>
      </w:r>
    </w:p>
    <w:p w:rsidR="00614D23" w:rsidRPr="00614D23" w:rsidRDefault="00614D23" w:rsidP="00614D23">
      <w:pPr>
        <w:pStyle w:val="EndNoteBibliography"/>
        <w:spacing w:after="0"/>
        <w:ind w:left="720" w:hanging="720"/>
        <w:rPr>
          <w:rtl/>
        </w:rPr>
      </w:pPr>
      <w:r w:rsidRPr="00614D23">
        <w:rPr>
          <w:rtl/>
        </w:rPr>
        <w:t>16.</w:t>
      </w:r>
      <w:r w:rsidRPr="00614D23">
        <w:rPr>
          <w:rtl/>
        </w:rPr>
        <w:tab/>
      </w:r>
      <w:r w:rsidRPr="00614D23">
        <w:t xml:space="preserve">Fernandes, K., J.S. Cardoso, and J. Fernandes. </w:t>
      </w:r>
      <w:r w:rsidRPr="00614D23">
        <w:rPr>
          <w:i/>
        </w:rPr>
        <w:t>Transfer learning with partial observability applied to cervical cancer screening</w:t>
      </w:r>
      <w:r w:rsidRPr="00614D23">
        <w:t xml:space="preserve">. in </w:t>
      </w:r>
      <w:r w:rsidRPr="00614D23">
        <w:rPr>
          <w:i/>
        </w:rPr>
        <w:t>Pattern Recognition and Image Analysis: 8th Iberian Conference, IbPRIA 2017, Faro</w:t>
      </w:r>
      <w:r w:rsidRPr="00614D23">
        <w:rPr>
          <w:i/>
          <w:rtl/>
        </w:rPr>
        <w:t xml:space="preserve">, </w:t>
      </w:r>
      <w:r w:rsidRPr="00614D23">
        <w:rPr>
          <w:i/>
        </w:rPr>
        <w:t>Portugal, June 20-23, 2017, Proceedings 8</w:t>
      </w:r>
      <w:r w:rsidRPr="00614D23">
        <w:t>. 2017. Springer.</w:t>
      </w:r>
    </w:p>
    <w:p w:rsidR="00614D23" w:rsidRPr="00614D23" w:rsidRDefault="00614D23" w:rsidP="00614D23">
      <w:pPr>
        <w:pStyle w:val="EndNoteBibliography"/>
        <w:spacing w:after="0"/>
        <w:ind w:left="720" w:hanging="720"/>
        <w:rPr>
          <w:rtl/>
        </w:rPr>
      </w:pPr>
      <w:r w:rsidRPr="00614D23">
        <w:rPr>
          <w:rtl/>
        </w:rPr>
        <w:t>17.</w:t>
      </w:r>
      <w:r w:rsidRPr="00614D23">
        <w:rPr>
          <w:rtl/>
        </w:rPr>
        <w:tab/>
      </w:r>
      <w:r w:rsidRPr="00614D23">
        <w:t xml:space="preserve">Hastie, T., </w:t>
      </w:r>
      <w:r w:rsidRPr="00614D23">
        <w:rPr>
          <w:i/>
        </w:rPr>
        <w:t>The Elements of Statistical Learning Edited by Hastie T, Tibshirani R, Friedman J</w:t>
      </w:r>
      <w:r w:rsidRPr="00614D23">
        <w:t>. 2009, Springer New York:.</w:t>
      </w:r>
    </w:p>
    <w:p w:rsidR="00614D23" w:rsidRPr="00614D23" w:rsidRDefault="00614D23" w:rsidP="00614D23">
      <w:pPr>
        <w:pStyle w:val="EndNoteBibliography"/>
        <w:spacing w:after="0"/>
        <w:ind w:left="720" w:hanging="720"/>
        <w:rPr>
          <w:rtl/>
        </w:rPr>
      </w:pPr>
      <w:r w:rsidRPr="00614D23">
        <w:rPr>
          <w:rtl/>
        </w:rPr>
        <w:t>18.</w:t>
      </w:r>
      <w:r w:rsidRPr="00614D23">
        <w:rPr>
          <w:rtl/>
        </w:rPr>
        <w:tab/>
      </w:r>
      <w:r w:rsidRPr="00614D23">
        <w:t xml:space="preserve">Holte, R.C., </w:t>
      </w:r>
      <w:r w:rsidRPr="00614D23">
        <w:rPr>
          <w:i/>
        </w:rPr>
        <w:t>Very simple classification rules perform well on most commonly used datasets.</w:t>
      </w:r>
      <w:r w:rsidRPr="00614D23">
        <w:t xml:space="preserve"> Machine learning, 1993. </w:t>
      </w:r>
      <w:r w:rsidRPr="00614D23">
        <w:rPr>
          <w:b/>
        </w:rPr>
        <w:t>11</w:t>
      </w:r>
      <w:r w:rsidRPr="00614D23">
        <w:t>: p. 63-90.</w:t>
      </w:r>
    </w:p>
    <w:p w:rsidR="00614D23" w:rsidRPr="00614D23" w:rsidRDefault="00614D23" w:rsidP="00614D23">
      <w:pPr>
        <w:pStyle w:val="EndNoteBibliography"/>
        <w:spacing w:after="0"/>
        <w:ind w:left="720" w:hanging="720"/>
        <w:rPr>
          <w:rtl/>
        </w:rPr>
      </w:pPr>
      <w:r w:rsidRPr="00614D23">
        <w:rPr>
          <w:rtl/>
        </w:rPr>
        <w:t>19.</w:t>
      </w:r>
      <w:r w:rsidRPr="00614D23">
        <w:rPr>
          <w:rtl/>
        </w:rPr>
        <w:tab/>
      </w:r>
      <w:r w:rsidRPr="00614D23">
        <w:t xml:space="preserve">Cohen, W.W., </w:t>
      </w:r>
      <w:r w:rsidRPr="00614D23">
        <w:rPr>
          <w:i/>
        </w:rPr>
        <w:t>Fast effective rule induction</w:t>
      </w:r>
      <w:r w:rsidRPr="00614D23">
        <w:t xml:space="preserve">, in </w:t>
      </w:r>
      <w:r w:rsidRPr="00614D23">
        <w:rPr>
          <w:i/>
        </w:rPr>
        <w:t>Machine learning proceedings 1995</w:t>
      </w:r>
      <w:r w:rsidRPr="00614D23">
        <w:t>. 1995, Elsevier. p. 115-123.</w:t>
      </w:r>
    </w:p>
    <w:p w:rsidR="00614D23" w:rsidRPr="00614D23" w:rsidRDefault="00614D23" w:rsidP="00614D23">
      <w:pPr>
        <w:pStyle w:val="EndNoteBibliography"/>
        <w:spacing w:after="0"/>
        <w:ind w:left="720" w:hanging="720"/>
        <w:rPr>
          <w:rtl/>
        </w:rPr>
      </w:pPr>
      <w:r w:rsidRPr="00614D23">
        <w:rPr>
          <w:rtl/>
        </w:rPr>
        <w:t>20.</w:t>
      </w:r>
      <w:r w:rsidRPr="00614D23">
        <w:rPr>
          <w:rtl/>
        </w:rPr>
        <w:tab/>
      </w:r>
      <w:r w:rsidRPr="00614D23">
        <w:t xml:space="preserve">Letham, B., et al., </w:t>
      </w:r>
      <w:r w:rsidRPr="00614D23">
        <w:rPr>
          <w:i/>
        </w:rPr>
        <w:t>Interpretable classifiers using rules and bayesian analysis: Building a better stroke prediction model.</w:t>
      </w:r>
      <w:r w:rsidRPr="00614D23">
        <w:t xml:space="preserve"> 2015.</w:t>
      </w:r>
    </w:p>
    <w:p w:rsidR="00614D23" w:rsidRPr="00614D23" w:rsidRDefault="00614D23" w:rsidP="00614D23">
      <w:pPr>
        <w:pStyle w:val="EndNoteBibliography"/>
        <w:spacing w:after="0"/>
        <w:ind w:left="720" w:hanging="720"/>
        <w:rPr>
          <w:rtl/>
        </w:rPr>
      </w:pPr>
      <w:r w:rsidRPr="00614D23">
        <w:rPr>
          <w:rtl/>
        </w:rPr>
        <w:lastRenderedPageBreak/>
        <w:t>21.</w:t>
      </w:r>
      <w:r w:rsidRPr="00614D23">
        <w:rPr>
          <w:rtl/>
        </w:rPr>
        <w:tab/>
      </w:r>
      <w:r w:rsidRPr="00614D23">
        <w:t xml:space="preserve">Borgelt, C. </w:t>
      </w:r>
      <w:r w:rsidRPr="00614D23">
        <w:rPr>
          <w:i/>
        </w:rPr>
        <w:t>An Implementation of the FP-growth Algorithm</w:t>
      </w:r>
      <w:r w:rsidRPr="00614D23">
        <w:t xml:space="preserve">. in </w:t>
      </w:r>
      <w:r w:rsidRPr="00614D23">
        <w:rPr>
          <w:i/>
        </w:rPr>
        <w:t>Proceedings of the 1st international workshop on open source data mining: frequent pattern mining implementations</w:t>
      </w:r>
      <w:r w:rsidRPr="00614D23">
        <w:t>. 2005.</w:t>
      </w:r>
    </w:p>
    <w:p w:rsidR="00614D23" w:rsidRPr="00614D23" w:rsidRDefault="00614D23" w:rsidP="00614D23">
      <w:pPr>
        <w:pStyle w:val="EndNoteBibliography"/>
        <w:spacing w:after="0"/>
        <w:ind w:left="720" w:hanging="720"/>
        <w:rPr>
          <w:rtl/>
        </w:rPr>
      </w:pPr>
      <w:r w:rsidRPr="00614D23">
        <w:rPr>
          <w:rtl/>
        </w:rPr>
        <w:t>22.</w:t>
      </w:r>
      <w:r w:rsidRPr="00614D23">
        <w:rPr>
          <w:rtl/>
        </w:rPr>
        <w:tab/>
      </w:r>
      <w:r w:rsidRPr="00614D23">
        <w:t>Yang, H.</w:t>
      </w:r>
      <w:r w:rsidRPr="00614D23">
        <w:rPr>
          <w:rtl/>
        </w:rPr>
        <w:t xml:space="preserve">, </w:t>
      </w:r>
      <w:r w:rsidRPr="00614D23">
        <w:t xml:space="preserve">C. Rudin, and M. Seltzer. </w:t>
      </w:r>
      <w:r w:rsidRPr="00614D23">
        <w:rPr>
          <w:i/>
        </w:rPr>
        <w:t>Scalable Bayesian rule lists</w:t>
      </w:r>
      <w:r w:rsidRPr="00614D23">
        <w:t xml:space="preserve">. in </w:t>
      </w:r>
      <w:r w:rsidRPr="00614D23">
        <w:rPr>
          <w:i/>
        </w:rPr>
        <w:t>International conference on machine learning</w:t>
      </w:r>
      <w:r w:rsidRPr="00614D23">
        <w:t>. 2017. PMLR.</w:t>
      </w:r>
    </w:p>
    <w:p w:rsidR="00614D23" w:rsidRPr="00614D23" w:rsidRDefault="00614D23" w:rsidP="00614D23">
      <w:pPr>
        <w:pStyle w:val="EndNoteBibliography"/>
        <w:spacing w:after="0"/>
        <w:ind w:left="720" w:hanging="720"/>
        <w:rPr>
          <w:rtl/>
        </w:rPr>
      </w:pPr>
      <w:r w:rsidRPr="00614D23">
        <w:rPr>
          <w:rtl/>
        </w:rPr>
        <w:t>23.</w:t>
      </w:r>
      <w:r w:rsidRPr="00614D23">
        <w:rPr>
          <w:rtl/>
        </w:rPr>
        <w:tab/>
      </w:r>
      <w:r w:rsidRPr="00614D23">
        <w:t xml:space="preserve">Fürnkranz, J., D. Gamberger, and N. Lavrač, </w:t>
      </w:r>
      <w:r w:rsidRPr="00614D23">
        <w:rPr>
          <w:i/>
        </w:rPr>
        <w:t>Foundations of rule learning</w:t>
      </w:r>
      <w:r w:rsidRPr="00614D23">
        <w:t>. 2012: Springer Science &amp; Business Media.</w:t>
      </w:r>
    </w:p>
    <w:p w:rsidR="00614D23" w:rsidRPr="00614D23" w:rsidRDefault="00614D23" w:rsidP="00614D23">
      <w:pPr>
        <w:pStyle w:val="EndNoteBibliography"/>
        <w:spacing w:after="0"/>
        <w:ind w:left="720" w:hanging="720"/>
        <w:rPr>
          <w:rtl/>
        </w:rPr>
      </w:pPr>
      <w:r w:rsidRPr="00614D23">
        <w:rPr>
          <w:rtl/>
        </w:rPr>
        <w:t>24.</w:t>
      </w:r>
      <w:r w:rsidRPr="00614D23">
        <w:rPr>
          <w:rtl/>
        </w:rPr>
        <w:tab/>
      </w:r>
      <w:r w:rsidRPr="00614D23">
        <w:t>Friedman, J.H</w:t>
      </w:r>
      <w:r w:rsidRPr="00614D23">
        <w:rPr>
          <w:rtl/>
        </w:rPr>
        <w:t xml:space="preserve">. </w:t>
      </w:r>
      <w:r w:rsidRPr="00614D23">
        <w:t xml:space="preserve">and B.E. Popescu, </w:t>
      </w:r>
      <w:r w:rsidRPr="00614D23">
        <w:rPr>
          <w:i/>
        </w:rPr>
        <w:t>Predictive learning via rule ensembles.</w:t>
      </w:r>
      <w:r w:rsidRPr="00614D23">
        <w:t xml:space="preserve"> 2008.</w:t>
      </w:r>
    </w:p>
    <w:p w:rsidR="00614D23" w:rsidRPr="00614D23" w:rsidRDefault="00614D23" w:rsidP="00614D23">
      <w:pPr>
        <w:pStyle w:val="EndNoteBibliography"/>
        <w:spacing w:after="0"/>
        <w:ind w:left="720" w:hanging="720"/>
        <w:rPr>
          <w:rtl/>
        </w:rPr>
      </w:pPr>
      <w:r w:rsidRPr="00614D23">
        <w:rPr>
          <w:rtl/>
        </w:rPr>
        <w:t>25.</w:t>
      </w:r>
      <w:r w:rsidRPr="00614D23">
        <w:rPr>
          <w:rtl/>
        </w:rPr>
        <w:tab/>
      </w:r>
      <w:r w:rsidRPr="00614D23">
        <w:t xml:space="preserve">Fokkema, M., </w:t>
      </w:r>
      <w:r w:rsidRPr="00614D23">
        <w:rPr>
          <w:i/>
        </w:rPr>
        <w:t>Fitting prediction rule ensembles with R package pre.</w:t>
      </w:r>
      <w:r w:rsidRPr="00614D23">
        <w:t xml:space="preserve"> arXiv preprint arXiv:1707.07149, 2017.</w:t>
      </w:r>
    </w:p>
    <w:p w:rsidR="00614D23" w:rsidRPr="00614D23" w:rsidRDefault="00614D23" w:rsidP="00614D23">
      <w:pPr>
        <w:pStyle w:val="EndNoteBibliography"/>
        <w:spacing w:after="0"/>
        <w:ind w:left="720" w:hanging="720"/>
        <w:rPr>
          <w:rtl/>
        </w:rPr>
      </w:pPr>
      <w:r w:rsidRPr="00614D23">
        <w:rPr>
          <w:rtl/>
        </w:rPr>
        <w:t>26.</w:t>
      </w:r>
      <w:r w:rsidRPr="00614D23">
        <w:rPr>
          <w:rtl/>
        </w:rPr>
        <w:tab/>
      </w:r>
      <w:r w:rsidRPr="00614D23">
        <w:t xml:space="preserve">Ribeiro, M.T., S. Singh, and C. Guestrin, </w:t>
      </w:r>
      <w:r w:rsidRPr="00614D23">
        <w:rPr>
          <w:i/>
        </w:rPr>
        <w:t>Model-agnostic interpretability of machine learning.</w:t>
      </w:r>
      <w:r w:rsidRPr="00614D23">
        <w:t xml:space="preserve"> arXiv preprint arXiv:1606.05386, 2016.</w:t>
      </w:r>
    </w:p>
    <w:p w:rsidR="00614D23" w:rsidRPr="00614D23" w:rsidRDefault="00614D23" w:rsidP="00614D23">
      <w:pPr>
        <w:pStyle w:val="EndNoteBibliography"/>
        <w:spacing w:after="0"/>
        <w:ind w:left="720" w:hanging="720"/>
        <w:rPr>
          <w:rtl/>
        </w:rPr>
      </w:pPr>
      <w:r w:rsidRPr="00614D23">
        <w:rPr>
          <w:rtl/>
        </w:rPr>
        <w:t>27.</w:t>
      </w:r>
      <w:r w:rsidRPr="00614D23">
        <w:rPr>
          <w:rtl/>
        </w:rPr>
        <w:tab/>
      </w:r>
      <w:r w:rsidRPr="00614D23">
        <w:t xml:space="preserve">Aamodt, A. and E. Plaza, </w:t>
      </w:r>
      <w:r w:rsidRPr="00614D23">
        <w:rPr>
          <w:i/>
        </w:rPr>
        <w:t>Case-based reasoning: Foundational issues, methodological variations, and system approaches.</w:t>
      </w:r>
      <w:r w:rsidRPr="00614D23">
        <w:t xml:space="preserve"> AI communications, 1994. </w:t>
      </w:r>
      <w:r w:rsidRPr="00614D23">
        <w:rPr>
          <w:b/>
        </w:rPr>
        <w:t>7</w:t>
      </w:r>
      <w:r w:rsidRPr="00614D23">
        <w:t>(1): p. 39-59.</w:t>
      </w:r>
    </w:p>
    <w:p w:rsidR="00614D23" w:rsidRPr="00614D23" w:rsidRDefault="00614D23" w:rsidP="00614D23">
      <w:pPr>
        <w:pStyle w:val="EndNoteBibliography"/>
        <w:spacing w:after="0"/>
        <w:ind w:left="720" w:hanging="720"/>
        <w:rPr>
          <w:rtl/>
        </w:rPr>
      </w:pPr>
      <w:r w:rsidRPr="00614D23">
        <w:rPr>
          <w:rtl/>
        </w:rPr>
        <w:t>28.</w:t>
      </w:r>
      <w:r w:rsidRPr="00614D23">
        <w:rPr>
          <w:rtl/>
        </w:rPr>
        <w:tab/>
      </w:r>
      <w:r w:rsidRPr="00614D23">
        <w:t xml:space="preserve">Friedman, J.H., </w:t>
      </w:r>
      <w:r w:rsidRPr="00614D23">
        <w:rPr>
          <w:i/>
        </w:rPr>
        <w:t>Greedy function approximation: a gradient boosting machine.</w:t>
      </w:r>
      <w:r w:rsidRPr="00614D23">
        <w:t xml:space="preserve"> Annals of statistics, 2001: p. 1189-1232.</w:t>
      </w:r>
    </w:p>
    <w:p w:rsidR="00614D23" w:rsidRPr="00614D23" w:rsidRDefault="00614D23" w:rsidP="00614D23">
      <w:pPr>
        <w:pStyle w:val="EndNoteBibliography"/>
        <w:spacing w:after="0"/>
        <w:ind w:left="720" w:hanging="720"/>
        <w:rPr>
          <w:rtl/>
        </w:rPr>
      </w:pPr>
      <w:r w:rsidRPr="00614D23">
        <w:rPr>
          <w:rtl/>
        </w:rPr>
        <w:t>29.</w:t>
      </w:r>
      <w:r w:rsidRPr="00614D23">
        <w:rPr>
          <w:rtl/>
        </w:rPr>
        <w:tab/>
      </w:r>
      <w:r w:rsidRPr="00614D23">
        <w:t xml:space="preserve">Greenwell, B.M., B.C. Boehmke, and A.J. McCarthy, </w:t>
      </w:r>
      <w:r w:rsidRPr="00614D23">
        <w:rPr>
          <w:i/>
        </w:rPr>
        <w:t>A simple and effective model-based variable importance measure.</w:t>
      </w:r>
      <w:r w:rsidRPr="00614D23">
        <w:t xml:space="preserve"> arXiv preprint arXiv:1805.04755, 2018.</w:t>
      </w:r>
    </w:p>
    <w:p w:rsidR="00614D23" w:rsidRPr="00614D23" w:rsidRDefault="00614D23" w:rsidP="00614D23">
      <w:pPr>
        <w:pStyle w:val="EndNoteBibliography"/>
        <w:spacing w:after="0"/>
        <w:ind w:left="720" w:hanging="720"/>
        <w:rPr>
          <w:rtl/>
        </w:rPr>
      </w:pPr>
      <w:r w:rsidRPr="00614D23">
        <w:rPr>
          <w:rtl/>
        </w:rPr>
        <w:t>30.</w:t>
      </w:r>
      <w:r w:rsidRPr="00614D23">
        <w:rPr>
          <w:rtl/>
        </w:rPr>
        <w:tab/>
      </w:r>
      <w:r w:rsidRPr="00614D23">
        <w:t>Zhao,</w:t>
      </w:r>
      <w:r w:rsidRPr="00614D23">
        <w:rPr>
          <w:rtl/>
        </w:rPr>
        <w:t xml:space="preserve"> </w:t>
      </w:r>
      <w:r w:rsidRPr="00614D23">
        <w:t xml:space="preserve">Q. and T. Hastie, </w:t>
      </w:r>
      <w:r w:rsidRPr="00614D23">
        <w:rPr>
          <w:i/>
        </w:rPr>
        <w:t>Causal interpretations of black-box models.</w:t>
      </w:r>
      <w:r w:rsidRPr="00614D23">
        <w:t xml:space="preserve"> Journal of Business &amp; Economic Statistics, 2021. </w:t>
      </w:r>
      <w:r w:rsidRPr="00614D23">
        <w:rPr>
          <w:b/>
        </w:rPr>
        <w:t>39</w:t>
      </w:r>
      <w:r w:rsidRPr="00614D23">
        <w:t>(1): p. 272-281.</w:t>
      </w:r>
    </w:p>
    <w:p w:rsidR="00614D23" w:rsidRPr="00614D23" w:rsidRDefault="00614D23" w:rsidP="00614D23">
      <w:pPr>
        <w:pStyle w:val="EndNoteBibliography"/>
        <w:spacing w:after="0"/>
        <w:ind w:left="720" w:hanging="720"/>
        <w:rPr>
          <w:rtl/>
        </w:rPr>
      </w:pPr>
      <w:r w:rsidRPr="00614D23">
        <w:rPr>
          <w:rtl/>
        </w:rPr>
        <w:t>31.</w:t>
      </w:r>
      <w:r w:rsidRPr="00614D23">
        <w:rPr>
          <w:rtl/>
        </w:rPr>
        <w:tab/>
      </w:r>
      <w:r w:rsidRPr="00614D23">
        <w:t xml:space="preserve">Apley, D.W. and J. Zhu, </w:t>
      </w:r>
      <w:r w:rsidRPr="00614D23">
        <w:rPr>
          <w:i/>
        </w:rPr>
        <w:t>Visualizing the effects of predictor variables in black box supervised learning models.</w:t>
      </w:r>
      <w:r w:rsidRPr="00614D23">
        <w:t xml:space="preserve"> Journal of the Royal Statistical Society Series B: Statistical Methodology, 2020. </w:t>
      </w:r>
      <w:r w:rsidRPr="00614D23">
        <w:rPr>
          <w:b/>
        </w:rPr>
        <w:t>82</w:t>
      </w:r>
      <w:r w:rsidRPr="00614D23">
        <w:t>(4): p. 1059-1086.</w:t>
      </w:r>
    </w:p>
    <w:p w:rsidR="00614D23" w:rsidRPr="00614D23" w:rsidRDefault="00614D23" w:rsidP="00614D23">
      <w:pPr>
        <w:pStyle w:val="EndNoteBibliography"/>
        <w:spacing w:after="0"/>
        <w:ind w:left="720" w:hanging="720"/>
        <w:rPr>
          <w:rtl/>
        </w:rPr>
      </w:pPr>
      <w:r w:rsidRPr="00614D23">
        <w:rPr>
          <w:rtl/>
        </w:rPr>
        <w:t>32.</w:t>
      </w:r>
      <w:r w:rsidRPr="00614D23">
        <w:rPr>
          <w:rtl/>
        </w:rPr>
        <w:tab/>
      </w:r>
      <w:r w:rsidRPr="00614D23">
        <w:t xml:space="preserve">Grömping, U., </w:t>
      </w:r>
      <w:r w:rsidRPr="00614D23">
        <w:rPr>
          <w:i/>
        </w:rPr>
        <w:t>Model-agnostic effects plots for interpreting machine learning models.</w:t>
      </w:r>
      <w:r w:rsidRPr="00614D23">
        <w:t xml:space="preserve"> Reports in Mathematics, Physics and Chemistry, Department II, Beuth University of Applied Sciences Berlin Report, 2020. </w:t>
      </w:r>
      <w:r w:rsidRPr="00614D23">
        <w:rPr>
          <w:b/>
        </w:rPr>
        <w:t>1</w:t>
      </w:r>
      <w:r w:rsidRPr="00614D23">
        <w:t>: p. 2020.</w:t>
      </w:r>
    </w:p>
    <w:p w:rsidR="00614D23" w:rsidRPr="00614D23" w:rsidRDefault="00614D23" w:rsidP="00614D23">
      <w:pPr>
        <w:pStyle w:val="EndNoteBibliography"/>
        <w:spacing w:after="0"/>
        <w:ind w:left="720" w:hanging="720"/>
        <w:rPr>
          <w:rtl/>
        </w:rPr>
      </w:pPr>
      <w:r w:rsidRPr="00614D23">
        <w:rPr>
          <w:rtl/>
        </w:rPr>
        <w:t>33.</w:t>
      </w:r>
      <w:r w:rsidRPr="00614D23">
        <w:rPr>
          <w:rtl/>
        </w:rPr>
        <w:tab/>
      </w:r>
      <w:r w:rsidRPr="00614D23">
        <w:t xml:space="preserve">Inglis, A., A. Parnell, and C.B. Hurley, </w:t>
      </w:r>
      <w:r w:rsidRPr="00614D23">
        <w:rPr>
          <w:i/>
        </w:rPr>
        <w:t>Visualizing variable importance and variable interaction effects in machine learning models.</w:t>
      </w:r>
      <w:r w:rsidRPr="00614D23">
        <w:t xml:space="preserve"> Journal of Computational and Graphical Statistics, 2022.</w:t>
      </w:r>
      <w:r w:rsidRPr="00614D23">
        <w:rPr>
          <w:rtl/>
        </w:rPr>
        <w:t xml:space="preserve"> </w:t>
      </w:r>
      <w:r w:rsidRPr="00614D23">
        <w:rPr>
          <w:b/>
          <w:rtl/>
        </w:rPr>
        <w:t>31</w:t>
      </w:r>
      <w:r w:rsidRPr="00614D23">
        <w:rPr>
          <w:rtl/>
        </w:rPr>
        <w:t xml:space="preserve">(3): </w:t>
      </w:r>
      <w:r w:rsidRPr="00614D23">
        <w:t>p. 766-778.</w:t>
      </w:r>
    </w:p>
    <w:p w:rsidR="00614D23" w:rsidRPr="00614D23" w:rsidRDefault="00614D23" w:rsidP="00614D23">
      <w:pPr>
        <w:pStyle w:val="EndNoteBibliography"/>
        <w:spacing w:after="0"/>
        <w:ind w:left="720" w:hanging="720"/>
        <w:rPr>
          <w:rtl/>
        </w:rPr>
      </w:pPr>
      <w:r w:rsidRPr="00614D23">
        <w:rPr>
          <w:rtl/>
        </w:rPr>
        <w:t>34.</w:t>
      </w:r>
      <w:r w:rsidRPr="00614D23">
        <w:rPr>
          <w:rtl/>
        </w:rPr>
        <w:tab/>
      </w:r>
      <w:r w:rsidRPr="00614D23">
        <w:t xml:space="preserve">Hooker, G. </w:t>
      </w:r>
      <w:r w:rsidRPr="00614D23">
        <w:rPr>
          <w:i/>
        </w:rPr>
        <w:t>Discovering additive structure in black box functions</w:t>
      </w:r>
      <w:r w:rsidRPr="00614D23">
        <w:t xml:space="preserve">. in </w:t>
      </w:r>
      <w:r w:rsidRPr="00614D23">
        <w:rPr>
          <w:i/>
        </w:rPr>
        <w:t>Proceedings of the tenth ACM SIGKDD international conference on Knowledge discovery and data mining</w:t>
      </w:r>
      <w:r w:rsidRPr="00614D23">
        <w:t>. 2004.</w:t>
      </w:r>
    </w:p>
    <w:p w:rsidR="00614D23" w:rsidRPr="00614D23" w:rsidRDefault="00614D23" w:rsidP="00614D23">
      <w:pPr>
        <w:pStyle w:val="EndNoteBibliography"/>
        <w:spacing w:after="0"/>
        <w:ind w:left="720" w:hanging="720"/>
        <w:rPr>
          <w:rtl/>
        </w:rPr>
      </w:pPr>
      <w:r w:rsidRPr="00614D23">
        <w:rPr>
          <w:rtl/>
        </w:rPr>
        <w:t>35.</w:t>
      </w:r>
      <w:r w:rsidRPr="00614D23">
        <w:rPr>
          <w:rtl/>
        </w:rPr>
        <w:tab/>
      </w:r>
      <w:r w:rsidRPr="00614D23">
        <w:t xml:space="preserve">Hooker, G., </w:t>
      </w:r>
      <w:r w:rsidRPr="00614D23">
        <w:rPr>
          <w:i/>
        </w:rPr>
        <w:t>Generalized functional anova diagnostics for high-dimensional functions of dependent variables.</w:t>
      </w:r>
      <w:r w:rsidRPr="00614D23">
        <w:t xml:space="preserve"> Journal of Computational and Graphical Statistics, 2007. </w:t>
      </w:r>
      <w:r w:rsidRPr="00614D23">
        <w:rPr>
          <w:b/>
        </w:rPr>
        <w:t>16</w:t>
      </w:r>
      <w:r w:rsidRPr="00614D23">
        <w:t>(3): p. 709-732.</w:t>
      </w:r>
    </w:p>
    <w:p w:rsidR="00614D23" w:rsidRPr="00614D23" w:rsidRDefault="00614D23" w:rsidP="00614D23">
      <w:pPr>
        <w:pStyle w:val="EndNoteBibliography"/>
        <w:spacing w:after="0"/>
        <w:ind w:left="720" w:hanging="720"/>
        <w:rPr>
          <w:rtl/>
        </w:rPr>
      </w:pPr>
      <w:r w:rsidRPr="00614D23">
        <w:rPr>
          <w:rtl/>
        </w:rPr>
        <w:t>36.</w:t>
      </w:r>
      <w:r w:rsidRPr="00614D23">
        <w:rPr>
          <w:rtl/>
        </w:rPr>
        <w:tab/>
      </w:r>
      <w:r w:rsidRPr="00614D23">
        <w:t xml:space="preserve">Caruana, R., et al. </w:t>
      </w:r>
      <w:r w:rsidRPr="00614D23">
        <w:rPr>
          <w:i/>
        </w:rPr>
        <w:t>Intelligible models for healthcare: Predicting pneumonia risk and hospital 30-day readmission</w:t>
      </w:r>
      <w:r w:rsidRPr="00614D23">
        <w:t xml:space="preserve">. in </w:t>
      </w:r>
      <w:r w:rsidRPr="00614D23">
        <w:rPr>
          <w:i/>
        </w:rPr>
        <w:t>Proceedings of the 21th ACM SIGKDD international conference on knowledge discovery and data mining</w:t>
      </w:r>
      <w:r w:rsidRPr="00614D23">
        <w:t>. 2015.</w:t>
      </w:r>
    </w:p>
    <w:p w:rsidR="00614D23" w:rsidRPr="00614D23" w:rsidRDefault="00614D23" w:rsidP="00614D23">
      <w:pPr>
        <w:pStyle w:val="EndNoteBibliography"/>
        <w:spacing w:after="0"/>
        <w:ind w:left="720" w:hanging="720"/>
        <w:rPr>
          <w:rtl/>
        </w:rPr>
      </w:pPr>
      <w:r w:rsidRPr="00614D23">
        <w:rPr>
          <w:rtl/>
        </w:rPr>
        <w:t>37.</w:t>
      </w:r>
      <w:r w:rsidRPr="00614D23">
        <w:rPr>
          <w:rtl/>
        </w:rPr>
        <w:tab/>
      </w:r>
      <w:r w:rsidRPr="00614D23">
        <w:t xml:space="preserve">Breiman, L., </w:t>
      </w:r>
      <w:r w:rsidRPr="00614D23">
        <w:rPr>
          <w:i/>
        </w:rPr>
        <w:t>Random forests.</w:t>
      </w:r>
      <w:r w:rsidRPr="00614D23">
        <w:t xml:space="preserve"> Machine learning, 2001. </w:t>
      </w:r>
      <w:r w:rsidRPr="00614D23">
        <w:rPr>
          <w:b/>
        </w:rPr>
        <w:t>45</w:t>
      </w:r>
      <w:r w:rsidRPr="00614D23">
        <w:t>: p. 5-32.</w:t>
      </w:r>
    </w:p>
    <w:p w:rsidR="00614D23" w:rsidRPr="00614D23" w:rsidRDefault="00614D23" w:rsidP="00614D23">
      <w:pPr>
        <w:pStyle w:val="EndNoteBibliography"/>
        <w:spacing w:after="0"/>
        <w:ind w:left="720" w:hanging="720"/>
        <w:rPr>
          <w:rtl/>
        </w:rPr>
      </w:pPr>
      <w:r w:rsidRPr="00614D23">
        <w:rPr>
          <w:rtl/>
        </w:rPr>
        <w:t>38.</w:t>
      </w:r>
      <w:r w:rsidRPr="00614D23">
        <w:rPr>
          <w:rtl/>
        </w:rPr>
        <w:tab/>
      </w:r>
      <w:r w:rsidRPr="00614D23">
        <w:t xml:space="preserve">Fisher, A., C. Rudin, and F. Dominici, </w:t>
      </w:r>
      <w:r w:rsidRPr="00614D23">
        <w:rPr>
          <w:i/>
        </w:rPr>
        <w:t>All Models are Wrong, but Many are Useful: Learning a Variable's Importance by Studying an Entire Class of Prediction Models Simultaneously.</w:t>
      </w:r>
      <w:r w:rsidRPr="00614D23">
        <w:t xml:space="preserve"> J. Mach. Learn. Res., 2019. </w:t>
      </w:r>
      <w:r w:rsidRPr="00614D23">
        <w:rPr>
          <w:b/>
        </w:rPr>
        <w:t>20</w:t>
      </w:r>
      <w:r w:rsidRPr="00614D23">
        <w:t>(177): p. 1-81.</w:t>
      </w:r>
    </w:p>
    <w:p w:rsidR="00614D23" w:rsidRPr="00614D23" w:rsidRDefault="00614D23" w:rsidP="00614D23">
      <w:pPr>
        <w:pStyle w:val="EndNoteBibliography"/>
        <w:spacing w:after="0"/>
        <w:ind w:left="720" w:hanging="720"/>
        <w:rPr>
          <w:rtl/>
        </w:rPr>
      </w:pPr>
      <w:r w:rsidRPr="00614D23">
        <w:rPr>
          <w:rtl/>
        </w:rPr>
        <w:t>39.</w:t>
      </w:r>
      <w:r w:rsidRPr="00614D23">
        <w:rPr>
          <w:rtl/>
        </w:rPr>
        <w:tab/>
      </w:r>
      <w:r w:rsidRPr="00614D23">
        <w:t xml:space="preserve">Altmann, A., et al., </w:t>
      </w:r>
      <w:r w:rsidRPr="00614D23">
        <w:rPr>
          <w:i/>
        </w:rPr>
        <w:t>Permutation importance: a corrected feature importance measure.</w:t>
      </w:r>
      <w:r w:rsidRPr="00614D23">
        <w:t xml:space="preserve"> Bioinformatics,</w:t>
      </w:r>
      <w:r w:rsidRPr="00614D23">
        <w:rPr>
          <w:rtl/>
        </w:rPr>
        <w:t xml:space="preserve"> 2010. </w:t>
      </w:r>
      <w:r w:rsidRPr="00614D23">
        <w:rPr>
          <w:b/>
          <w:rtl/>
        </w:rPr>
        <w:t>26</w:t>
      </w:r>
      <w:r w:rsidRPr="00614D23">
        <w:rPr>
          <w:rtl/>
        </w:rPr>
        <w:t xml:space="preserve">(10): </w:t>
      </w:r>
      <w:r w:rsidRPr="00614D23">
        <w:t>p. 1340-1347.</w:t>
      </w:r>
    </w:p>
    <w:p w:rsidR="00614D23" w:rsidRPr="00614D23" w:rsidRDefault="00614D23" w:rsidP="00614D23">
      <w:pPr>
        <w:pStyle w:val="EndNoteBibliography"/>
        <w:spacing w:after="0"/>
        <w:ind w:left="720" w:hanging="720"/>
        <w:rPr>
          <w:rtl/>
        </w:rPr>
      </w:pPr>
      <w:r w:rsidRPr="00614D23">
        <w:rPr>
          <w:rtl/>
        </w:rPr>
        <w:t>40.</w:t>
      </w:r>
      <w:r w:rsidRPr="00614D23">
        <w:rPr>
          <w:rtl/>
        </w:rPr>
        <w:tab/>
      </w:r>
      <w:r w:rsidRPr="00614D23">
        <w:t xml:space="preserve">Wei, P., Z. Lu, and J. Song, </w:t>
      </w:r>
      <w:r w:rsidRPr="00614D23">
        <w:rPr>
          <w:i/>
        </w:rPr>
        <w:t>Variable importance analysis: A comprehensive review.</w:t>
      </w:r>
      <w:r w:rsidRPr="00614D23">
        <w:t xml:space="preserve"> Reliability Engineering &amp; System Safety, 2015. </w:t>
      </w:r>
      <w:r w:rsidRPr="00614D23">
        <w:rPr>
          <w:b/>
        </w:rPr>
        <w:t>142</w:t>
      </w:r>
      <w:r w:rsidRPr="00614D23">
        <w:t>: p. 399-432.</w:t>
      </w:r>
    </w:p>
    <w:p w:rsidR="00614D23" w:rsidRPr="00614D23" w:rsidRDefault="00614D23" w:rsidP="00614D23">
      <w:pPr>
        <w:pStyle w:val="EndNoteBibliography"/>
        <w:spacing w:after="0"/>
        <w:ind w:left="720" w:hanging="720"/>
        <w:rPr>
          <w:rtl/>
        </w:rPr>
      </w:pPr>
      <w:r w:rsidRPr="00614D23">
        <w:rPr>
          <w:rtl/>
        </w:rPr>
        <w:t>41.</w:t>
      </w:r>
      <w:r w:rsidRPr="00614D23">
        <w:rPr>
          <w:rtl/>
        </w:rPr>
        <w:tab/>
      </w:r>
      <w:r w:rsidRPr="00614D23">
        <w:t xml:space="preserve">Gurumoorthy, K.S., et al. </w:t>
      </w:r>
      <w:r w:rsidRPr="00614D23">
        <w:rPr>
          <w:i/>
        </w:rPr>
        <w:t>Efficient data representation by selecting prototypes with importance weights</w:t>
      </w:r>
      <w:r w:rsidRPr="00614D23">
        <w:t xml:space="preserve">. in </w:t>
      </w:r>
      <w:r w:rsidRPr="00614D23">
        <w:rPr>
          <w:i/>
        </w:rPr>
        <w:t>2019 IEEE International Conference on Data Mining (ICDM)</w:t>
      </w:r>
      <w:r w:rsidRPr="00614D23">
        <w:t>. 2019. IEEE.</w:t>
      </w:r>
    </w:p>
    <w:p w:rsidR="00614D23" w:rsidRPr="00614D23" w:rsidRDefault="00614D23" w:rsidP="00614D23">
      <w:pPr>
        <w:pStyle w:val="EndNoteBibliography"/>
        <w:spacing w:after="0"/>
        <w:ind w:left="720" w:hanging="720"/>
        <w:rPr>
          <w:rtl/>
        </w:rPr>
      </w:pPr>
      <w:r w:rsidRPr="00614D23">
        <w:rPr>
          <w:rtl/>
        </w:rPr>
        <w:lastRenderedPageBreak/>
        <w:t>42.</w:t>
      </w:r>
      <w:r w:rsidRPr="00614D23">
        <w:rPr>
          <w:rtl/>
        </w:rPr>
        <w:tab/>
      </w:r>
      <w:r w:rsidRPr="00614D23">
        <w:t xml:space="preserve">Kaufman, L. and P.J. Rousseeuw, </w:t>
      </w:r>
      <w:r w:rsidRPr="00614D23">
        <w:rPr>
          <w:i/>
        </w:rPr>
        <w:t>Clustering by means of Medoids. Statistical data analysis based on the L1–norm and related methods, edited by Y.</w:t>
      </w:r>
      <w:r w:rsidRPr="00614D23">
        <w:rPr>
          <w:i/>
          <w:rtl/>
        </w:rPr>
        <w:t xml:space="preserve"> </w:t>
      </w:r>
      <w:r w:rsidRPr="00614D23">
        <w:rPr>
          <w:i/>
        </w:rPr>
        <w:t>Dodge</w:t>
      </w:r>
      <w:r w:rsidRPr="00614D23">
        <w:t>. 1987, North-Holland.</w:t>
      </w:r>
    </w:p>
    <w:p w:rsidR="00614D23" w:rsidRPr="00614D23" w:rsidRDefault="00614D23" w:rsidP="00614D23">
      <w:pPr>
        <w:pStyle w:val="EndNoteBibliography"/>
        <w:spacing w:after="0"/>
        <w:ind w:left="720" w:hanging="720"/>
        <w:rPr>
          <w:rtl/>
        </w:rPr>
      </w:pPr>
      <w:r w:rsidRPr="00614D23">
        <w:rPr>
          <w:rtl/>
        </w:rPr>
        <w:t>43.</w:t>
      </w:r>
      <w:r w:rsidRPr="00614D23">
        <w:rPr>
          <w:rtl/>
        </w:rPr>
        <w:tab/>
      </w:r>
      <w:r w:rsidRPr="00614D23">
        <w:t xml:space="preserve">Goldstein, A., et al., </w:t>
      </w:r>
      <w:r w:rsidRPr="00614D23">
        <w:rPr>
          <w:i/>
        </w:rPr>
        <w:t>Peeking inside the black box: Visualizing statistical learning with plots of individual conditional expectation.</w:t>
      </w:r>
      <w:r w:rsidRPr="00614D23">
        <w:t xml:space="preserve"> journal of Computational and Graphical Statistics, 2015. </w:t>
      </w:r>
      <w:r w:rsidRPr="00614D23">
        <w:rPr>
          <w:b/>
        </w:rPr>
        <w:t>24</w:t>
      </w:r>
      <w:r w:rsidRPr="00614D23">
        <w:t>(1): p. 44-65.</w:t>
      </w:r>
    </w:p>
    <w:p w:rsidR="00614D23" w:rsidRPr="00614D23" w:rsidRDefault="00614D23" w:rsidP="00614D23">
      <w:pPr>
        <w:pStyle w:val="EndNoteBibliography"/>
        <w:spacing w:after="0"/>
        <w:ind w:left="720" w:hanging="720"/>
        <w:rPr>
          <w:rtl/>
        </w:rPr>
      </w:pPr>
      <w:r w:rsidRPr="00614D23">
        <w:rPr>
          <w:rtl/>
        </w:rPr>
        <w:t>44.</w:t>
      </w:r>
      <w:r w:rsidRPr="00614D23">
        <w:rPr>
          <w:rtl/>
        </w:rPr>
        <w:tab/>
      </w:r>
      <w:r w:rsidRPr="00614D23">
        <w:t xml:space="preserve">Goldstein, A., et al., </w:t>
      </w:r>
      <w:r w:rsidRPr="00614D23">
        <w:rPr>
          <w:i/>
        </w:rPr>
        <w:t>Package ‘ICEbox’.</w:t>
      </w:r>
      <w:r w:rsidRPr="00614D23">
        <w:t xml:space="preserve"> 2017.</w:t>
      </w:r>
    </w:p>
    <w:p w:rsidR="00614D23" w:rsidRPr="00614D23" w:rsidRDefault="00614D23" w:rsidP="00614D23">
      <w:pPr>
        <w:pStyle w:val="EndNoteBibliography"/>
        <w:spacing w:after="0"/>
        <w:ind w:left="720" w:hanging="720"/>
        <w:rPr>
          <w:rtl/>
        </w:rPr>
      </w:pPr>
      <w:r w:rsidRPr="00614D23">
        <w:rPr>
          <w:rtl/>
        </w:rPr>
        <w:t>45.</w:t>
      </w:r>
      <w:r w:rsidRPr="00614D23">
        <w:rPr>
          <w:rtl/>
        </w:rPr>
        <w:tab/>
      </w:r>
      <w:r w:rsidRPr="00614D23">
        <w:t xml:space="preserve">Ribeiro, M.T., S. Singh, and C. Guestrin. </w:t>
      </w:r>
      <w:r w:rsidRPr="00614D23">
        <w:rPr>
          <w:i/>
        </w:rPr>
        <w:t>" Why should i trust you?" Explaining the predictions of any classifier</w:t>
      </w:r>
      <w:r w:rsidRPr="00614D23">
        <w:t xml:space="preserve">. in </w:t>
      </w:r>
      <w:r w:rsidRPr="00614D23">
        <w:rPr>
          <w:i/>
        </w:rPr>
        <w:t>Proceedings of the 22nd ACM SIGKDD international conference on knowledge discovery and data mining</w:t>
      </w:r>
      <w:r w:rsidRPr="00614D23">
        <w:t>. 2016.</w:t>
      </w:r>
    </w:p>
    <w:p w:rsidR="00614D23" w:rsidRPr="00614D23" w:rsidRDefault="00614D23" w:rsidP="00614D23">
      <w:pPr>
        <w:pStyle w:val="EndNoteBibliography"/>
        <w:spacing w:after="0"/>
        <w:ind w:left="720" w:hanging="720"/>
        <w:rPr>
          <w:rtl/>
        </w:rPr>
      </w:pPr>
      <w:r w:rsidRPr="00614D23">
        <w:rPr>
          <w:rtl/>
        </w:rPr>
        <w:t>46.</w:t>
      </w:r>
      <w:r w:rsidRPr="00614D23">
        <w:rPr>
          <w:rtl/>
        </w:rPr>
        <w:tab/>
      </w:r>
      <w:r w:rsidRPr="00614D23">
        <w:t xml:space="preserve">Alvarez-Melis, D. and T.S. Jaakkola, </w:t>
      </w:r>
      <w:r w:rsidRPr="00614D23">
        <w:rPr>
          <w:i/>
        </w:rPr>
        <w:t>On the robustness of interpretability methods.</w:t>
      </w:r>
      <w:r w:rsidRPr="00614D23">
        <w:t xml:space="preserve"> arXiv preprint arXiv:1806.08049, 2018.</w:t>
      </w:r>
    </w:p>
    <w:p w:rsidR="00614D23" w:rsidRPr="00614D23" w:rsidRDefault="00614D23" w:rsidP="00614D23">
      <w:pPr>
        <w:pStyle w:val="EndNoteBibliography"/>
        <w:spacing w:after="0"/>
        <w:ind w:left="720" w:hanging="720"/>
        <w:rPr>
          <w:rtl/>
        </w:rPr>
      </w:pPr>
      <w:r w:rsidRPr="00614D23">
        <w:rPr>
          <w:rtl/>
        </w:rPr>
        <w:t>47.</w:t>
      </w:r>
      <w:r w:rsidRPr="00614D23">
        <w:rPr>
          <w:rtl/>
        </w:rPr>
        <w:tab/>
      </w:r>
      <w:r w:rsidRPr="00614D23">
        <w:t xml:space="preserve">Slack, D., et al. </w:t>
      </w:r>
      <w:r w:rsidRPr="00614D23">
        <w:rPr>
          <w:i/>
        </w:rPr>
        <w:t>Fooling lime and shap: Adversarial attacks on post hoc explanation methods</w:t>
      </w:r>
      <w:r w:rsidRPr="00614D23">
        <w:t xml:space="preserve">. in </w:t>
      </w:r>
      <w:r w:rsidRPr="00614D23">
        <w:rPr>
          <w:i/>
        </w:rPr>
        <w:t>Proceedings of the AAAI/ACM Conference on AI, Ethics, and Society</w:t>
      </w:r>
      <w:r w:rsidRPr="00614D23">
        <w:t>. 2020.</w:t>
      </w:r>
    </w:p>
    <w:p w:rsidR="00614D23" w:rsidRPr="00614D23" w:rsidRDefault="00614D23" w:rsidP="00614D23">
      <w:pPr>
        <w:pStyle w:val="EndNoteBibliography"/>
        <w:spacing w:after="0"/>
        <w:ind w:left="720" w:hanging="720"/>
        <w:rPr>
          <w:rtl/>
        </w:rPr>
      </w:pPr>
      <w:r w:rsidRPr="00614D23">
        <w:rPr>
          <w:rtl/>
        </w:rPr>
        <w:t>48.</w:t>
      </w:r>
      <w:r w:rsidRPr="00614D23">
        <w:rPr>
          <w:rtl/>
        </w:rPr>
        <w:tab/>
      </w:r>
      <w:r w:rsidRPr="00614D23">
        <w:t xml:space="preserve">Wachter, S., B. Mittelstadt, and C. Russell, </w:t>
      </w:r>
      <w:r w:rsidRPr="00614D23">
        <w:rPr>
          <w:i/>
        </w:rPr>
        <w:t>Counterfactual explanations without opening the black box: Automated decisions and the GDPR.</w:t>
      </w:r>
      <w:r w:rsidRPr="00614D23">
        <w:t xml:space="preserve"> Harv. JL &amp; Tech., 2017. </w:t>
      </w:r>
      <w:r w:rsidRPr="00614D23">
        <w:rPr>
          <w:b/>
        </w:rPr>
        <w:t>31</w:t>
      </w:r>
      <w:r w:rsidRPr="00614D23">
        <w:t>: p. 841.</w:t>
      </w:r>
    </w:p>
    <w:p w:rsidR="00614D23" w:rsidRPr="00614D23" w:rsidRDefault="00614D23" w:rsidP="00614D23">
      <w:pPr>
        <w:pStyle w:val="EndNoteBibliography"/>
        <w:spacing w:after="0"/>
        <w:ind w:left="720" w:hanging="720"/>
        <w:rPr>
          <w:rtl/>
        </w:rPr>
      </w:pPr>
      <w:r w:rsidRPr="00614D23">
        <w:rPr>
          <w:rtl/>
        </w:rPr>
        <w:t>49.</w:t>
      </w:r>
      <w:r w:rsidRPr="00614D23">
        <w:rPr>
          <w:rtl/>
        </w:rPr>
        <w:tab/>
      </w:r>
      <w:r w:rsidRPr="00614D23">
        <w:t xml:space="preserve">Dandl, S., et al. </w:t>
      </w:r>
      <w:r w:rsidRPr="00614D23">
        <w:rPr>
          <w:i/>
        </w:rPr>
        <w:t>Multi-objective counterfactual explanations</w:t>
      </w:r>
      <w:r w:rsidRPr="00614D23">
        <w:t xml:space="preserve">. in </w:t>
      </w:r>
      <w:r w:rsidRPr="00614D23">
        <w:rPr>
          <w:i/>
        </w:rPr>
        <w:t>International Conference on Parallel Problem Solving from Nature</w:t>
      </w:r>
      <w:r w:rsidRPr="00614D23">
        <w:t>. 2020. Springer.</w:t>
      </w:r>
    </w:p>
    <w:p w:rsidR="00614D23" w:rsidRPr="00614D23" w:rsidRDefault="00614D23" w:rsidP="00614D23">
      <w:pPr>
        <w:pStyle w:val="EndNoteBibliography"/>
        <w:spacing w:after="0"/>
        <w:ind w:left="720" w:hanging="720"/>
        <w:rPr>
          <w:rtl/>
        </w:rPr>
      </w:pPr>
      <w:r w:rsidRPr="00614D23">
        <w:rPr>
          <w:rtl/>
        </w:rPr>
        <w:t>50.</w:t>
      </w:r>
      <w:r w:rsidRPr="00614D23">
        <w:rPr>
          <w:rtl/>
        </w:rPr>
        <w:tab/>
      </w:r>
      <w:r w:rsidRPr="00614D23">
        <w:t xml:space="preserve">Deb, K., et al., </w:t>
      </w:r>
      <w:r w:rsidRPr="00614D23">
        <w:rPr>
          <w:i/>
        </w:rPr>
        <w:t>A fast and elitist multiobjective genetic algorithm: NSGA-II.</w:t>
      </w:r>
      <w:r w:rsidRPr="00614D23">
        <w:t xml:space="preserve"> IEEE transactions on evolutionary computation, 2002. </w:t>
      </w:r>
      <w:r w:rsidRPr="00614D23">
        <w:rPr>
          <w:b/>
        </w:rPr>
        <w:t>6</w:t>
      </w:r>
      <w:r w:rsidRPr="00614D23">
        <w:t>(2): p. 182-197.</w:t>
      </w:r>
    </w:p>
    <w:p w:rsidR="00614D23" w:rsidRPr="00614D23" w:rsidRDefault="00614D23" w:rsidP="00614D23">
      <w:pPr>
        <w:pStyle w:val="EndNoteBibliography"/>
        <w:spacing w:after="0"/>
        <w:ind w:left="720" w:hanging="720"/>
        <w:rPr>
          <w:rtl/>
        </w:rPr>
      </w:pPr>
      <w:r w:rsidRPr="00614D23">
        <w:rPr>
          <w:rtl/>
        </w:rPr>
        <w:t>51.</w:t>
      </w:r>
      <w:r w:rsidRPr="00614D23">
        <w:rPr>
          <w:rtl/>
        </w:rPr>
        <w:tab/>
      </w:r>
      <w:r w:rsidRPr="00614D23">
        <w:t xml:space="preserve">Van Looveren, A. and J. Klaise. </w:t>
      </w:r>
      <w:r w:rsidRPr="00614D23">
        <w:rPr>
          <w:i/>
        </w:rPr>
        <w:t>Interpretable counterfactual explanations guided by prototypes</w:t>
      </w:r>
      <w:r w:rsidRPr="00614D23">
        <w:t xml:space="preserve">. in </w:t>
      </w:r>
      <w:r w:rsidRPr="00614D23">
        <w:rPr>
          <w:i/>
        </w:rPr>
        <w:t>Joint European Conference on Machine Learning and Knowledge Discovery in Databases</w:t>
      </w:r>
      <w:r w:rsidRPr="00614D23">
        <w:t>. 2021. Springer.</w:t>
      </w:r>
    </w:p>
    <w:p w:rsidR="00614D23" w:rsidRPr="00614D23" w:rsidRDefault="00614D23" w:rsidP="00614D23">
      <w:pPr>
        <w:pStyle w:val="EndNoteBibliography"/>
        <w:spacing w:after="0"/>
        <w:ind w:left="720" w:hanging="720"/>
        <w:rPr>
          <w:rtl/>
        </w:rPr>
      </w:pPr>
      <w:r w:rsidRPr="00614D23">
        <w:rPr>
          <w:rtl/>
        </w:rPr>
        <w:t>52.</w:t>
      </w:r>
      <w:r w:rsidRPr="00614D23">
        <w:rPr>
          <w:rtl/>
        </w:rPr>
        <w:tab/>
      </w:r>
      <w:r w:rsidRPr="00614D23">
        <w:t xml:space="preserve">Karimi, A.-H., et al. </w:t>
      </w:r>
      <w:r w:rsidRPr="00614D23">
        <w:rPr>
          <w:i/>
        </w:rPr>
        <w:t>Model-agnostic counterfactual explanations for consequential decisions</w:t>
      </w:r>
      <w:r w:rsidRPr="00614D23">
        <w:t xml:space="preserve">. in </w:t>
      </w:r>
      <w:r w:rsidRPr="00614D23">
        <w:rPr>
          <w:i/>
        </w:rPr>
        <w:t>International Conference on Artificial Intelligence and Statistics</w:t>
      </w:r>
      <w:r w:rsidRPr="00614D23">
        <w:t>. 2020. PMLR.</w:t>
      </w:r>
    </w:p>
    <w:p w:rsidR="00614D23" w:rsidRPr="00614D23" w:rsidRDefault="00614D23" w:rsidP="00614D23">
      <w:pPr>
        <w:pStyle w:val="EndNoteBibliography"/>
        <w:spacing w:after="0"/>
        <w:ind w:left="720" w:hanging="720"/>
        <w:rPr>
          <w:rtl/>
        </w:rPr>
      </w:pPr>
      <w:r w:rsidRPr="00614D23">
        <w:rPr>
          <w:rtl/>
        </w:rPr>
        <w:t>53.</w:t>
      </w:r>
      <w:r w:rsidRPr="00614D23">
        <w:rPr>
          <w:rtl/>
        </w:rPr>
        <w:tab/>
      </w:r>
      <w:r w:rsidRPr="00614D23">
        <w:t xml:space="preserve">Mothilal, R.K., A. Sharma, and C. Tan. </w:t>
      </w:r>
      <w:r w:rsidRPr="00614D23">
        <w:rPr>
          <w:i/>
        </w:rPr>
        <w:t>Explaining machine learning classifiers through diverse counterfactual explanations</w:t>
      </w:r>
      <w:r w:rsidRPr="00614D23">
        <w:t xml:space="preserve">. in </w:t>
      </w:r>
      <w:r w:rsidRPr="00614D23">
        <w:rPr>
          <w:i/>
        </w:rPr>
        <w:t>Proceedings of the 2020 conference on fairness, accountability, and transparency</w:t>
      </w:r>
      <w:r w:rsidRPr="00614D23">
        <w:t>. 2020.</w:t>
      </w:r>
    </w:p>
    <w:p w:rsidR="00614D23" w:rsidRPr="00614D23" w:rsidRDefault="00614D23" w:rsidP="00614D23">
      <w:pPr>
        <w:pStyle w:val="EndNoteBibliography"/>
        <w:spacing w:after="0"/>
        <w:ind w:left="720" w:hanging="720"/>
        <w:rPr>
          <w:rtl/>
        </w:rPr>
      </w:pPr>
      <w:r w:rsidRPr="00614D23">
        <w:rPr>
          <w:rtl/>
        </w:rPr>
        <w:t>54.</w:t>
      </w:r>
      <w:r w:rsidRPr="00614D23">
        <w:rPr>
          <w:rtl/>
        </w:rPr>
        <w:tab/>
      </w:r>
      <w:r w:rsidRPr="00614D23">
        <w:t xml:space="preserve">Laugel, T., et al., </w:t>
      </w:r>
      <w:r w:rsidRPr="00614D23">
        <w:rPr>
          <w:i/>
        </w:rPr>
        <w:t>Inverse classification for comparison-based interpretability in machine learning.</w:t>
      </w:r>
      <w:r w:rsidRPr="00614D23">
        <w:t xml:space="preserve"> arXiv preprint arXiv:171</w:t>
      </w:r>
      <w:r w:rsidRPr="00614D23">
        <w:rPr>
          <w:rtl/>
        </w:rPr>
        <w:t>2.08443, 2017.</w:t>
      </w:r>
    </w:p>
    <w:p w:rsidR="00614D23" w:rsidRPr="00614D23" w:rsidRDefault="00614D23" w:rsidP="00614D23">
      <w:pPr>
        <w:pStyle w:val="EndNoteBibliography"/>
        <w:spacing w:after="0"/>
        <w:ind w:left="720" w:hanging="720"/>
        <w:rPr>
          <w:rtl/>
        </w:rPr>
      </w:pPr>
      <w:r w:rsidRPr="00614D23">
        <w:rPr>
          <w:rtl/>
        </w:rPr>
        <w:t>55.</w:t>
      </w:r>
      <w:r w:rsidRPr="00614D23">
        <w:rPr>
          <w:rtl/>
        </w:rPr>
        <w:tab/>
      </w:r>
      <w:r w:rsidRPr="00614D23">
        <w:t xml:space="preserve">Ribeiro, M.T., S. Singh, and C. Guestrin. </w:t>
      </w:r>
      <w:r w:rsidRPr="00614D23">
        <w:rPr>
          <w:i/>
        </w:rPr>
        <w:t>Anchors: High-precision model-agnostic explanations</w:t>
      </w:r>
      <w:r w:rsidRPr="00614D23">
        <w:t xml:space="preserve">. in </w:t>
      </w:r>
      <w:r w:rsidRPr="00614D23">
        <w:rPr>
          <w:i/>
        </w:rPr>
        <w:t>Proceedings of the AAAI conference on artificial intelligence</w:t>
      </w:r>
      <w:r w:rsidRPr="00614D23">
        <w:t>. 2018.</w:t>
      </w:r>
    </w:p>
    <w:p w:rsidR="00614D23" w:rsidRPr="00614D23" w:rsidRDefault="00614D23" w:rsidP="00614D23">
      <w:pPr>
        <w:pStyle w:val="EndNoteBibliography"/>
        <w:spacing w:after="0"/>
        <w:ind w:left="720" w:hanging="720"/>
        <w:rPr>
          <w:rtl/>
        </w:rPr>
      </w:pPr>
      <w:r w:rsidRPr="00614D23">
        <w:rPr>
          <w:rtl/>
        </w:rPr>
        <w:t>56.</w:t>
      </w:r>
      <w:r w:rsidRPr="00614D23">
        <w:rPr>
          <w:rtl/>
        </w:rPr>
        <w:tab/>
      </w:r>
      <w:r w:rsidRPr="00614D23">
        <w:t xml:space="preserve">Kaufmann, E. and S. Kalyanakrishnan. </w:t>
      </w:r>
      <w:r w:rsidRPr="00614D23">
        <w:rPr>
          <w:i/>
        </w:rPr>
        <w:t>Information complexity in bandit subset selection</w:t>
      </w:r>
      <w:r w:rsidRPr="00614D23">
        <w:t xml:space="preserve">. in </w:t>
      </w:r>
      <w:r w:rsidRPr="00614D23">
        <w:rPr>
          <w:i/>
        </w:rPr>
        <w:t>Conference on Learning Theory</w:t>
      </w:r>
      <w:r w:rsidRPr="00614D23">
        <w:t>. 2013. PMLR.</w:t>
      </w:r>
    </w:p>
    <w:p w:rsidR="00614D23" w:rsidRPr="00614D23" w:rsidRDefault="00614D23" w:rsidP="00614D23">
      <w:pPr>
        <w:pStyle w:val="EndNoteBibliography"/>
        <w:spacing w:after="0"/>
        <w:ind w:left="720" w:hanging="720"/>
        <w:rPr>
          <w:rtl/>
        </w:rPr>
      </w:pPr>
      <w:r w:rsidRPr="00614D23">
        <w:rPr>
          <w:rtl/>
        </w:rPr>
        <w:t>57.</w:t>
      </w:r>
      <w:r w:rsidRPr="00614D23">
        <w:rPr>
          <w:rtl/>
        </w:rPr>
        <w:tab/>
      </w:r>
      <w:r w:rsidRPr="00614D23">
        <w:t xml:space="preserve">Shapley, L.S., </w:t>
      </w:r>
      <w:r w:rsidRPr="00614D23">
        <w:rPr>
          <w:i/>
        </w:rPr>
        <w:t>A value for n-person games. Contributions to the Theory of Games 2, 28 (1953), 307–317</w:t>
      </w:r>
      <w:r w:rsidRPr="00614D23">
        <w:t>. 1953.</w:t>
      </w:r>
    </w:p>
    <w:p w:rsidR="00614D23" w:rsidRPr="00614D23" w:rsidRDefault="00614D23" w:rsidP="00614D23">
      <w:pPr>
        <w:pStyle w:val="EndNoteBibliography"/>
        <w:spacing w:after="0"/>
        <w:ind w:left="720" w:hanging="720"/>
        <w:rPr>
          <w:rtl/>
        </w:rPr>
      </w:pPr>
      <w:r w:rsidRPr="00614D23">
        <w:rPr>
          <w:rtl/>
        </w:rPr>
        <w:t>58.</w:t>
      </w:r>
      <w:r w:rsidRPr="00614D23">
        <w:rPr>
          <w:rtl/>
        </w:rPr>
        <w:tab/>
      </w:r>
      <w:r w:rsidRPr="00614D23">
        <w:t xml:space="preserve">Štrumbelj, E. and I. Kononenko, </w:t>
      </w:r>
      <w:r w:rsidRPr="00614D23">
        <w:rPr>
          <w:i/>
        </w:rPr>
        <w:t>Explaining prediction models and individual predictions with feature contributions.</w:t>
      </w:r>
      <w:r w:rsidRPr="00614D23">
        <w:t xml:space="preserve"> Knowledge and information systems, 2014. </w:t>
      </w:r>
      <w:r w:rsidRPr="00614D23">
        <w:rPr>
          <w:b/>
        </w:rPr>
        <w:t>41</w:t>
      </w:r>
      <w:r w:rsidRPr="00614D23">
        <w:t>: p. 647-665.</w:t>
      </w:r>
    </w:p>
    <w:p w:rsidR="00614D23" w:rsidRPr="00614D23" w:rsidRDefault="00614D23" w:rsidP="00614D23">
      <w:pPr>
        <w:pStyle w:val="EndNoteBibliography"/>
        <w:spacing w:after="0"/>
        <w:ind w:left="720" w:hanging="720"/>
        <w:rPr>
          <w:rtl/>
        </w:rPr>
      </w:pPr>
      <w:r w:rsidRPr="00614D23">
        <w:rPr>
          <w:rtl/>
        </w:rPr>
        <w:t>59.</w:t>
      </w:r>
      <w:r w:rsidRPr="00614D23">
        <w:rPr>
          <w:rtl/>
        </w:rPr>
        <w:tab/>
      </w:r>
      <w:r w:rsidRPr="00614D23">
        <w:t xml:space="preserve">Lundberg, S.M. and S.-I. Lee, </w:t>
      </w:r>
      <w:r w:rsidRPr="00614D23">
        <w:rPr>
          <w:i/>
        </w:rPr>
        <w:t>A unified approach to interpreting model predictions.</w:t>
      </w:r>
      <w:r w:rsidRPr="00614D23">
        <w:t xml:space="preserve"> Advances in neural information processing systems, 2017. </w:t>
      </w:r>
      <w:r w:rsidRPr="00614D23">
        <w:rPr>
          <w:b/>
        </w:rPr>
        <w:t>30</w:t>
      </w:r>
      <w:r w:rsidRPr="00614D23">
        <w:t>.</w:t>
      </w:r>
    </w:p>
    <w:p w:rsidR="00614D23" w:rsidRPr="00614D23" w:rsidRDefault="00614D23" w:rsidP="00614D23">
      <w:pPr>
        <w:pStyle w:val="EndNoteBibliography"/>
        <w:spacing w:after="0"/>
        <w:ind w:left="720" w:hanging="720"/>
        <w:rPr>
          <w:rtl/>
        </w:rPr>
      </w:pPr>
      <w:r w:rsidRPr="00614D23">
        <w:rPr>
          <w:rtl/>
        </w:rPr>
        <w:t>60.</w:t>
      </w:r>
      <w:r w:rsidRPr="00614D23">
        <w:rPr>
          <w:rtl/>
        </w:rPr>
        <w:tab/>
      </w:r>
      <w:r w:rsidRPr="00614D23">
        <w:t xml:space="preserve">Sundararajan, M. and A. Najmi. </w:t>
      </w:r>
      <w:r w:rsidRPr="00614D23">
        <w:rPr>
          <w:i/>
        </w:rPr>
        <w:t>The many Shapley values for model explanation</w:t>
      </w:r>
      <w:r w:rsidRPr="00614D23">
        <w:t xml:space="preserve">. in </w:t>
      </w:r>
      <w:r w:rsidRPr="00614D23">
        <w:rPr>
          <w:i/>
        </w:rPr>
        <w:t>International conference on machine learning</w:t>
      </w:r>
      <w:r w:rsidRPr="00614D23">
        <w:t>. 2020. PMLR.</w:t>
      </w:r>
    </w:p>
    <w:p w:rsidR="00614D23" w:rsidRPr="00614D23" w:rsidRDefault="00614D23" w:rsidP="00614D23">
      <w:pPr>
        <w:pStyle w:val="EndNoteBibliography"/>
        <w:spacing w:after="0"/>
        <w:ind w:left="720" w:hanging="720"/>
        <w:rPr>
          <w:rtl/>
        </w:rPr>
      </w:pPr>
      <w:r w:rsidRPr="00614D23">
        <w:rPr>
          <w:rtl/>
        </w:rPr>
        <w:t>61.</w:t>
      </w:r>
      <w:r w:rsidRPr="00614D23">
        <w:rPr>
          <w:rtl/>
        </w:rPr>
        <w:tab/>
      </w:r>
      <w:r w:rsidRPr="00614D23">
        <w:t xml:space="preserve">Janzing, D., L. Minorics, and P. Blöbaum. </w:t>
      </w:r>
      <w:r w:rsidRPr="00614D23">
        <w:rPr>
          <w:i/>
        </w:rPr>
        <w:t>Feature relevance quantification in explainable AI: A causal problem</w:t>
      </w:r>
      <w:r w:rsidRPr="00614D23">
        <w:rPr>
          <w:rtl/>
        </w:rPr>
        <w:t xml:space="preserve">. </w:t>
      </w:r>
      <w:r w:rsidRPr="00614D23">
        <w:t xml:space="preserve">in </w:t>
      </w:r>
      <w:r w:rsidRPr="00614D23">
        <w:rPr>
          <w:i/>
        </w:rPr>
        <w:t>International Conference on artificial intelligence and statistics</w:t>
      </w:r>
      <w:r w:rsidRPr="00614D23">
        <w:t>. 2020. PMLR.</w:t>
      </w:r>
    </w:p>
    <w:p w:rsidR="00614D23" w:rsidRPr="00614D23" w:rsidRDefault="00614D23" w:rsidP="00614D23">
      <w:pPr>
        <w:pStyle w:val="EndNoteBibliography"/>
        <w:spacing w:after="0"/>
        <w:ind w:left="720" w:hanging="720"/>
        <w:rPr>
          <w:rtl/>
        </w:rPr>
      </w:pPr>
      <w:r w:rsidRPr="00614D23">
        <w:rPr>
          <w:rtl/>
        </w:rPr>
        <w:t>62.</w:t>
      </w:r>
      <w:r w:rsidRPr="00614D23">
        <w:rPr>
          <w:rtl/>
        </w:rPr>
        <w:tab/>
      </w:r>
      <w:r w:rsidRPr="00614D23">
        <w:t xml:space="preserve">Staniak, M. and P. Biecek, </w:t>
      </w:r>
      <w:r w:rsidRPr="00614D23">
        <w:rPr>
          <w:i/>
        </w:rPr>
        <w:t>Explanations of model predictions with live and breakDown packages.</w:t>
      </w:r>
      <w:r w:rsidRPr="00614D23">
        <w:t xml:space="preserve"> arXiv preprint arXiv:1804.01955, 2018.</w:t>
      </w:r>
    </w:p>
    <w:p w:rsidR="00614D23" w:rsidRPr="00614D23" w:rsidRDefault="00614D23" w:rsidP="00614D23">
      <w:pPr>
        <w:pStyle w:val="EndNoteBibliography"/>
        <w:ind w:left="720" w:hanging="720"/>
        <w:rPr>
          <w:rtl/>
        </w:rPr>
      </w:pPr>
      <w:r w:rsidRPr="00614D23">
        <w:rPr>
          <w:rtl/>
        </w:rPr>
        <w:t>63.</w:t>
      </w:r>
      <w:r w:rsidRPr="00614D23">
        <w:rPr>
          <w:rtl/>
        </w:rPr>
        <w:tab/>
      </w:r>
      <w:r w:rsidRPr="00614D23">
        <w:t xml:space="preserve">Lundberg, S.M., G.G. Erion, and S.-I. Lee, </w:t>
      </w:r>
      <w:r w:rsidRPr="00614D23">
        <w:rPr>
          <w:i/>
        </w:rPr>
        <w:t>Consistent individualized feature attribution for tree ensembles.</w:t>
      </w:r>
      <w:r w:rsidRPr="00614D23">
        <w:t xml:space="preserve"> arXiv preprint arXiv:1802.03888, 2018.</w:t>
      </w:r>
    </w:p>
    <w:p w:rsidR="00A9336C" w:rsidRPr="003A19F2" w:rsidRDefault="00F25ACC" w:rsidP="00614D23">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end"/>
      </w:r>
    </w:p>
    <w:sectPr w:rsidR="00A9336C" w:rsidRPr="003A19F2" w:rsidSect="00834144">
      <w:footerReference w:type="default" r:id="rId1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2837" w:rsidRDefault="00612837" w:rsidP="00834144">
      <w:pPr>
        <w:spacing w:after="0" w:line="240" w:lineRule="auto"/>
      </w:pPr>
      <w:r>
        <w:separator/>
      </w:r>
    </w:p>
  </w:endnote>
  <w:endnote w:type="continuationSeparator" w:id="0">
    <w:p w:rsidR="00612837" w:rsidRDefault="00612837"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69BA" w:rsidRDefault="002069BA" w:rsidP="00834144">
    <w:pPr>
      <w:pStyle w:val="Footer"/>
      <w:bidi/>
      <w:jc w:val="center"/>
    </w:pPr>
    <w:r>
      <w:fldChar w:fldCharType="begin"/>
    </w:r>
    <w:r>
      <w:instrText xml:space="preserve"> PAGE   \* MERGEFORMAT </w:instrText>
    </w:r>
    <w:r>
      <w:fldChar w:fldCharType="separate"/>
    </w:r>
    <w:r w:rsidR="0031776D">
      <w:rPr>
        <w:noProof/>
        <w:rtl/>
      </w:rPr>
      <w:t>241</w:t>
    </w:r>
    <w:r>
      <w:rPr>
        <w:noProof/>
      </w:rPr>
      <w:fldChar w:fldCharType="end"/>
    </w:r>
  </w:p>
  <w:p w:rsidR="002069BA" w:rsidRDefault="002069B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2837" w:rsidRDefault="00612837" w:rsidP="00834144">
      <w:pPr>
        <w:spacing w:after="0" w:line="240" w:lineRule="auto"/>
      </w:pPr>
      <w:r>
        <w:separator/>
      </w:r>
    </w:p>
  </w:footnote>
  <w:footnote w:type="continuationSeparator" w:id="0">
    <w:p w:rsidR="00612837" w:rsidRDefault="00612837"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5"/>
  </w:num>
  <w:num w:numId="4">
    <w:abstractNumId w:val="0"/>
  </w:num>
  <w:num w:numId="5">
    <w:abstractNumId w:val="5"/>
  </w:num>
  <w:num w:numId="6">
    <w:abstractNumId w:val="22"/>
  </w:num>
  <w:num w:numId="7">
    <w:abstractNumId w:val="16"/>
  </w:num>
  <w:num w:numId="8">
    <w:abstractNumId w:val="12"/>
  </w:num>
  <w:num w:numId="9">
    <w:abstractNumId w:val="19"/>
  </w:num>
  <w:num w:numId="10">
    <w:abstractNumId w:val="14"/>
  </w:num>
  <w:num w:numId="11">
    <w:abstractNumId w:val="9"/>
  </w:num>
  <w:num w:numId="12">
    <w:abstractNumId w:val="1"/>
  </w:num>
  <w:num w:numId="13">
    <w:abstractNumId w:val="10"/>
  </w:num>
  <w:num w:numId="14">
    <w:abstractNumId w:val="20"/>
  </w:num>
  <w:num w:numId="15">
    <w:abstractNumId w:val="3"/>
  </w:num>
  <w:num w:numId="16">
    <w:abstractNumId w:val="25"/>
  </w:num>
  <w:num w:numId="17">
    <w:abstractNumId w:val="23"/>
  </w:num>
  <w:num w:numId="18">
    <w:abstractNumId w:val="2"/>
  </w:num>
  <w:num w:numId="19">
    <w:abstractNumId w:val="13"/>
  </w:num>
  <w:num w:numId="20">
    <w:abstractNumId w:val="17"/>
  </w:num>
  <w:num w:numId="21">
    <w:abstractNumId w:val="24"/>
  </w:num>
  <w:num w:numId="22">
    <w:abstractNumId w:val="4"/>
  </w:num>
  <w:num w:numId="23">
    <w:abstractNumId w:val="18"/>
  </w:num>
  <w:num w:numId="24">
    <w:abstractNumId w:val="6"/>
  </w:num>
  <w:num w:numId="25">
    <w:abstractNumId w:val="21"/>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5F6B"/>
    <w:rsid w:val="0000682A"/>
    <w:rsid w:val="00006DBD"/>
    <w:rsid w:val="0000779A"/>
    <w:rsid w:val="000127DA"/>
    <w:rsid w:val="00016992"/>
    <w:rsid w:val="000169CC"/>
    <w:rsid w:val="0001773E"/>
    <w:rsid w:val="00017FF7"/>
    <w:rsid w:val="00020FCA"/>
    <w:rsid w:val="000229AC"/>
    <w:rsid w:val="000245DC"/>
    <w:rsid w:val="00024D8B"/>
    <w:rsid w:val="00025344"/>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604FD"/>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5D73"/>
    <w:rsid w:val="00116D1C"/>
    <w:rsid w:val="00117D55"/>
    <w:rsid w:val="001227B3"/>
    <w:rsid w:val="00125758"/>
    <w:rsid w:val="00126B63"/>
    <w:rsid w:val="00130E9E"/>
    <w:rsid w:val="00131390"/>
    <w:rsid w:val="0013363D"/>
    <w:rsid w:val="00133C68"/>
    <w:rsid w:val="001344E2"/>
    <w:rsid w:val="00135BA4"/>
    <w:rsid w:val="001413E9"/>
    <w:rsid w:val="00150848"/>
    <w:rsid w:val="00152D79"/>
    <w:rsid w:val="00153D51"/>
    <w:rsid w:val="00156014"/>
    <w:rsid w:val="00156DA1"/>
    <w:rsid w:val="001601F9"/>
    <w:rsid w:val="00160729"/>
    <w:rsid w:val="00161A33"/>
    <w:rsid w:val="001700BF"/>
    <w:rsid w:val="00170FDE"/>
    <w:rsid w:val="001765CC"/>
    <w:rsid w:val="0017710C"/>
    <w:rsid w:val="001811C1"/>
    <w:rsid w:val="00181BC5"/>
    <w:rsid w:val="00186B9B"/>
    <w:rsid w:val="00190304"/>
    <w:rsid w:val="001908E6"/>
    <w:rsid w:val="00190F5C"/>
    <w:rsid w:val="00191994"/>
    <w:rsid w:val="00194C5E"/>
    <w:rsid w:val="0019722E"/>
    <w:rsid w:val="00197EED"/>
    <w:rsid w:val="001A0924"/>
    <w:rsid w:val="001A15BE"/>
    <w:rsid w:val="001A298D"/>
    <w:rsid w:val="001A36E5"/>
    <w:rsid w:val="001A3858"/>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69BA"/>
    <w:rsid w:val="00207202"/>
    <w:rsid w:val="00213348"/>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EA"/>
    <w:rsid w:val="00263328"/>
    <w:rsid w:val="00263A61"/>
    <w:rsid w:val="00266ADF"/>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76D"/>
    <w:rsid w:val="00317F4C"/>
    <w:rsid w:val="00322912"/>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404E"/>
    <w:rsid w:val="003C4DF3"/>
    <w:rsid w:val="003C792A"/>
    <w:rsid w:val="003D0BB7"/>
    <w:rsid w:val="003D1035"/>
    <w:rsid w:val="003D220C"/>
    <w:rsid w:val="003D3942"/>
    <w:rsid w:val="003D6472"/>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80710"/>
    <w:rsid w:val="00481CAD"/>
    <w:rsid w:val="00484057"/>
    <w:rsid w:val="00484A56"/>
    <w:rsid w:val="00486DCA"/>
    <w:rsid w:val="00490A74"/>
    <w:rsid w:val="00493A53"/>
    <w:rsid w:val="0049454B"/>
    <w:rsid w:val="004A06B0"/>
    <w:rsid w:val="004A3AAD"/>
    <w:rsid w:val="004A4631"/>
    <w:rsid w:val="004A5901"/>
    <w:rsid w:val="004A5CF7"/>
    <w:rsid w:val="004B2F58"/>
    <w:rsid w:val="004B3654"/>
    <w:rsid w:val="004B50F4"/>
    <w:rsid w:val="004B54E3"/>
    <w:rsid w:val="004B69EB"/>
    <w:rsid w:val="004B7B66"/>
    <w:rsid w:val="004B7B81"/>
    <w:rsid w:val="004C0086"/>
    <w:rsid w:val="004C05D8"/>
    <w:rsid w:val="004C2084"/>
    <w:rsid w:val="004C3978"/>
    <w:rsid w:val="004C3F61"/>
    <w:rsid w:val="004C487B"/>
    <w:rsid w:val="004D0A02"/>
    <w:rsid w:val="004D3C8C"/>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0F28"/>
    <w:rsid w:val="005130C1"/>
    <w:rsid w:val="005130F2"/>
    <w:rsid w:val="005138AE"/>
    <w:rsid w:val="005245B3"/>
    <w:rsid w:val="005250FD"/>
    <w:rsid w:val="00526D81"/>
    <w:rsid w:val="005275D8"/>
    <w:rsid w:val="00534771"/>
    <w:rsid w:val="0053569A"/>
    <w:rsid w:val="00535732"/>
    <w:rsid w:val="00535CF7"/>
    <w:rsid w:val="005373DB"/>
    <w:rsid w:val="00540FEA"/>
    <w:rsid w:val="0054315E"/>
    <w:rsid w:val="00544AFA"/>
    <w:rsid w:val="00553165"/>
    <w:rsid w:val="00553978"/>
    <w:rsid w:val="005540B5"/>
    <w:rsid w:val="0055669E"/>
    <w:rsid w:val="00557EA3"/>
    <w:rsid w:val="005651FF"/>
    <w:rsid w:val="00566821"/>
    <w:rsid w:val="00566DA3"/>
    <w:rsid w:val="005700E9"/>
    <w:rsid w:val="0057198B"/>
    <w:rsid w:val="00573572"/>
    <w:rsid w:val="00573A61"/>
    <w:rsid w:val="00574D6E"/>
    <w:rsid w:val="00575595"/>
    <w:rsid w:val="0058358E"/>
    <w:rsid w:val="0058371F"/>
    <w:rsid w:val="0058600A"/>
    <w:rsid w:val="005860C4"/>
    <w:rsid w:val="0058739A"/>
    <w:rsid w:val="0058768B"/>
    <w:rsid w:val="00587BB1"/>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602961"/>
    <w:rsid w:val="006031C2"/>
    <w:rsid w:val="00604BD5"/>
    <w:rsid w:val="006065C8"/>
    <w:rsid w:val="00610E4C"/>
    <w:rsid w:val="0061165E"/>
    <w:rsid w:val="00612837"/>
    <w:rsid w:val="00612E2E"/>
    <w:rsid w:val="00614C2E"/>
    <w:rsid w:val="00614D23"/>
    <w:rsid w:val="00614E66"/>
    <w:rsid w:val="00620B35"/>
    <w:rsid w:val="00620FD1"/>
    <w:rsid w:val="00622E9F"/>
    <w:rsid w:val="00623162"/>
    <w:rsid w:val="0062347A"/>
    <w:rsid w:val="00623576"/>
    <w:rsid w:val="00625D7D"/>
    <w:rsid w:val="006273B7"/>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FF9"/>
    <w:rsid w:val="006A03EC"/>
    <w:rsid w:val="006A0FB0"/>
    <w:rsid w:val="006A2717"/>
    <w:rsid w:val="006A33C1"/>
    <w:rsid w:val="006A4AF8"/>
    <w:rsid w:val="006B18FC"/>
    <w:rsid w:val="006B3F15"/>
    <w:rsid w:val="006C07B7"/>
    <w:rsid w:val="006C0A87"/>
    <w:rsid w:val="006C3282"/>
    <w:rsid w:val="006C4707"/>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2AB0"/>
    <w:rsid w:val="007647A9"/>
    <w:rsid w:val="00764F5F"/>
    <w:rsid w:val="00770469"/>
    <w:rsid w:val="00770F64"/>
    <w:rsid w:val="00771FB8"/>
    <w:rsid w:val="00773708"/>
    <w:rsid w:val="007814D9"/>
    <w:rsid w:val="00785B87"/>
    <w:rsid w:val="00786A07"/>
    <w:rsid w:val="00787E78"/>
    <w:rsid w:val="00787FF9"/>
    <w:rsid w:val="007910CA"/>
    <w:rsid w:val="0079226A"/>
    <w:rsid w:val="007945D8"/>
    <w:rsid w:val="00797AA2"/>
    <w:rsid w:val="007A1110"/>
    <w:rsid w:val="007A14F8"/>
    <w:rsid w:val="007A6433"/>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61407"/>
    <w:rsid w:val="00862BB8"/>
    <w:rsid w:val="00864B92"/>
    <w:rsid w:val="008660B2"/>
    <w:rsid w:val="00867A99"/>
    <w:rsid w:val="00867C3E"/>
    <w:rsid w:val="008704CD"/>
    <w:rsid w:val="00872DAD"/>
    <w:rsid w:val="00873FCE"/>
    <w:rsid w:val="0087678B"/>
    <w:rsid w:val="008804FC"/>
    <w:rsid w:val="008808E8"/>
    <w:rsid w:val="00880CE4"/>
    <w:rsid w:val="008824C2"/>
    <w:rsid w:val="0088783F"/>
    <w:rsid w:val="0089001B"/>
    <w:rsid w:val="00891919"/>
    <w:rsid w:val="008A0A43"/>
    <w:rsid w:val="008A20E9"/>
    <w:rsid w:val="008A2C88"/>
    <w:rsid w:val="008A2EA9"/>
    <w:rsid w:val="008B180E"/>
    <w:rsid w:val="008B3215"/>
    <w:rsid w:val="008B4C2F"/>
    <w:rsid w:val="008B52CA"/>
    <w:rsid w:val="008B772E"/>
    <w:rsid w:val="008C08C8"/>
    <w:rsid w:val="008C0943"/>
    <w:rsid w:val="008C141C"/>
    <w:rsid w:val="008C5768"/>
    <w:rsid w:val="008C580E"/>
    <w:rsid w:val="008D042A"/>
    <w:rsid w:val="008D07D3"/>
    <w:rsid w:val="008D334C"/>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0D8E"/>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67F8"/>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BD4"/>
    <w:rsid w:val="009825D1"/>
    <w:rsid w:val="00982878"/>
    <w:rsid w:val="009843E9"/>
    <w:rsid w:val="00987E4D"/>
    <w:rsid w:val="00992369"/>
    <w:rsid w:val="00993931"/>
    <w:rsid w:val="00993D5C"/>
    <w:rsid w:val="009955C6"/>
    <w:rsid w:val="00996F50"/>
    <w:rsid w:val="00997AB5"/>
    <w:rsid w:val="009A5B98"/>
    <w:rsid w:val="009A6F1C"/>
    <w:rsid w:val="009B0FB3"/>
    <w:rsid w:val="009B20AD"/>
    <w:rsid w:val="009B3545"/>
    <w:rsid w:val="009B4340"/>
    <w:rsid w:val="009B49B7"/>
    <w:rsid w:val="009B4E6C"/>
    <w:rsid w:val="009C775E"/>
    <w:rsid w:val="009D084E"/>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65D3"/>
    <w:rsid w:val="00A67B4D"/>
    <w:rsid w:val="00A7398F"/>
    <w:rsid w:val="00A739F3"/>
    <w:rsid w:val="00A75D9F"/>
    <w:rsid w:val="00A77965"/>
    <w:rsid w:val="00A82AEA"/>
    <w:rsid w:val="00A86619"/>
    <w:rsid w:val="00A925E1"/>
    <w:rsid w:val="00A92A1A"/>
    <w:rsid w:val="00A9336C"/>
    <w:rsid w:val="00A96003"/>
    <w:rsid w:val="00AA39DA"/>
    <w:rsid w:val="00AA3CDE"/>
    <w:rsid w:val="00AA4A20"/>
    <w:rsid w:val="00AA4FC0"/>
    <w:rsid w:val="00AA4FDC"/>
    <w:rsid w:val="00AA68E2"/>
    <w:rsid w:val="00AB15DB"/>
    <w:rsid w:val="00AB23E4"/>
    <w:rsid w:val="00AB5D64"/>
    <w:rsid w:val="00AC0841"/>
    <w:rsid w:val="00AC08D0"/>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6BD0"/>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C217C"/>
    <w:rsid w:val="00BC21BD"/>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C37"/>
    <w:rsid w:val="00C43DAF"/>
    <w:rsid w:val="00C46C38"/>
    <w:rsid w:val="00C4794B"/>
    <w:rsid w:val="00C52936"/>
    <w:rsid w:val="00C52E77"/>
    <w:rsid w:val="00C571B0"/>
    <w:rsid w:val="00C57B86"/>
    <w:rsid w:val="00C605C4"/>
    <w:rsid w:val="00C614C6"/>
    <w:rsid w:val="00C6427F"/>
    <w:rsid w:val="00C72B2E"/>
    <w:rsid w:val="00C72CDB"/>
    <w:rsid w:val="00C73B03"/>
    <w:rsid w:val="00C75874"/>
    <w:rsid w:val="00C76533"/>
    <w:rsid w:val="00C766E6"/>
    <w:rsid w:val="00C77338"/>
    <w:rsid w:val="00C81099"/>
    <w:rsid w:val="00C81B0A"/>
    <w:rsid w:val="00C83DCB"/>
    <w:rsid w:val="00C875DB"/>
    <w:rsid w:val="00C91A28"/>
    <w:rsid w:val="00C96766"/>
    <w:rsid w:val="00CA3893"/>
    <w:rsid w:val="00CA4084"/>
    <w:rsid w:val="00CA5C84"/>
    <w:rsid w:val="00CA726B"/>
    <w:rsid w:val="00CA7698"/>
    <w:rsid w:val="00CB57F8"/>
    <w:rsid w:val="00CB7512"/>
    <w:rsid w:val="00CB7D2A"/>
    <w:rsid w:val="00CC03F6"/>
    <w:rsid w:val="00CC2956"/>
    <w:rsid w:val="00CC4A0C"/>
    <w:rsid w:val="00CC73F7"/>
    <w:rsid w:val="00CD033C"/>
    <w:rsid w:val="00CD0D5C"/>
    <w:rsid w:val="00CD2F44"/>
    <w:rsid w:val="00CE0F79"/>
    <w:rsid w:val="00CE327C"/>
    <w:rsid w:val="00CE5452"/>
    <w:rsid w:val="00CE56FD"/>
    <w:rsid w:val="00CE5FE3"/>
    <w:rsid w:val="00CE73DD"/>
    <w:rsid w:val="00CF5001"/>
    <w:rsid w:val="00CF6395"/>
    <w:rsid w:val="00CF742C"/>
    <w:rsid w:val="00D0629F"/>
    <w:rsid w:val="00D071FD"/>
    <w:rsid w:val="00D07AE7"/>
    <w:rsid w:val="00D11869"/>
    <w:rsid w:val="00D151E6"/>
    <w:rsid w:val="00D170C0"/>
    <w:rsid w:val="00D17628"/>
    <w:rsid w:val="00D177B3"/>
    <w:rsid w:val="00D23A5E"/>
    <w:rsid w:val="00D23C15"/>
    <w:rsid w:val="00D25E40"/>
    <w:rsid w:val="00D2716D"/>
    <w:rsid w:val="00D30F9B"/>
    <w:rsid w:val="00D32576"/>
    <w:rsid w:val="00D35E23"/>
    <w:rsid w:val="00D373BF"/>
    <w:rsid w:val="00D376E6"/>
    <w:rsid w:val="00D41609"/>
    <w:rsid w:val="00D41DA7"/>
    <w:rsid w:val="00D43846"/>
    <w:rsid w:val="00D44E69"/>
    <w:rsid w:val="00D4524B"/>
    <w:rsid w:val="00D470EC"/>
    <w:rsid w:val="00D47AB5"/>
    <w:rsid w:val="00D512B6"/>
    <w:rsid w:val="00D520BB"/>
    <w:rsid w:val="00D536B4"/>
    <w:rsid w:val="00D57AFC"/>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6831"/>
    <w:rsid w:val="00DF00B9"/>
    <w:rsid w:val="00DF35CA"/>
    <w:rsid w:val="00DF4D36"/>
    <w:rsid w:val="00DF4E8B"/>
    <w:rsid w:val="00DF53CC"/>
    <w:rsid w:val="00DF796B"/>
    <w:rsid w:val="00DF7D35"/>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1FF1"/>
    <w:rsid w:val="00E5574D"/>
    <w:rsid w:val="00E610E4"/>
    <w:rsid w:val="00E62E66"/>
    <w:rsid w:val="00E63F8F"/>
    <w:rsid w:val="00E6404E"/>
    <w:rsid w:val="00E64AE2"/>
    <w:rsid w:val="00E65C1E"/>
    <w:rsid w:val="00E66BA5"/>
    <w:rsid w:val="00E66D7F"/>
    <w:rsid w:val="00E66F12"/>
    <w:rsid w:val="00E73AAC"/>
    <w:rsid w:val="00E73F65"/>
    <w:rsid w:val="00E753EB"/>
    <w:rsid w:val="00E77F5A"/>
    <w:rsid w:val="00E8051E"/>
    <w:rsid w:val="00E80F89"/>
    <w:rsid w:val="00E87682"/>
    <w:rsid w:val="00E92B97"/>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43170"/>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hyperlink" Target="https://www.merriam-webster.com/dictionary/algorithm" TargetMode="External"/><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fontTable" Target="fontTable.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theme" Target="theme/theme1.xml"/><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7D58E-B3C2-4230-A508-71AD86D53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2</TotalTime>
  <Pages>1</Pages>
  <Words>81001</Words>
  <Characters>461711</Characters>
  <Application>Microsoft Office Word</Application>
  <DocSecurity>0</DocSecurity>
  <Lines>3847</Lines>
  <Paragraphs>10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2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181</cp:revision>
  <cp:lastPrinted>2023-10-08T19:36:00Z</cp:lastPrinted>
  <dcterms:created xsi:type="dcterms:W3CDTF">2023-12-07T20:50:00Z</dcterms:created>
  <dcterms:modified xsi:type="dcterms:W3CDTF">2023-12-28T21:21:00Z</dcterms:modified>
</cp:coreProperties>
</file>